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079FE0" w14:textId="3282C928" w:rsidR="006E206D" w:rsidRDefault="00935C65" w:rsidP="006E206D">
      <w:pPr>
        <w:pStyle w:val="Heading1"/>
        <w:bidi w:val="0"/>
      </w:pPr>
      <w:r>
        <w:t xml:space="preserve">Supplementary </w:t>
      </w:r>
      <w:r w:rsidR="009E7988">
        <w:t>material</w:t>
      </w:r>
      <w:r w:rsidR="00EE79E0">
        <w:t xml:space="preserve"> </w:t>
      </w:r>
      <w:r w:rsidR="006E206D">
        <w:t>for</w:t>
      </w:r>
      <w:r w:rsidR="001C191B">
        <w:t>:</w:t>
      </w:r>
    </w:p>
    <w:p w14:paraId="4EB4D009" w14:textId="70DECAA9" w:rsidR="00BA3238" w:rsidRDefault="008D6EAC" w:rsidP="008D6EAC">
      <w:pPr>
        <w:pStyle w:val="Heading1"/>
        <w:bidi w:val="0"/>
      </w:pPr>
      <w:r w:rsidRPr="008D6EAC">
        <w:t>Flexible STEM with simultaneous phase and depth contrast</w:t>
      </w:r>
    </w:p>
    <w:p w14:paraId="2E11B05A" w14:textId="77777777" w:rsidR="008D6EAC" w:rsidRPr="008D6EAC" w:rsidRDefault="008D6EAC" w:rsidP="008D6EAC">
      <w:pPr>
        <w:bidi w:val="0"/>
      </w:pPr>
    </w:p>
    <w:p w14:paraId="42C4CFA0" w14:textId="50B87030" w:rsidR="006E206D" w:rsidRDefault="007A0FD7" w:rsidP="00BA3238">
      <w:pPr>
        <w:bidi w:val="0"/>
        <w:spacing w:after="0"/>
      </w:pPr>
      <w:r>
        <w:t xml:space="preserve">Shahar Seifer, </w:t>
      </w:r>
      <w:r w:rsidR="006E206D">
        <w:t>Lothar Houben, Michael Elbaum</w:t>
      </w:r>
    </w:p>
    <w:p w14:paraId="6F463E16" w14:textId="74CB9FF7" w:rsidR="007A0FD7" w:rsidRDefault="007A0FD7" w:rsidP="006E206D">
      <w:pPr>
        <w:bidi w:val="0"/>
      </w:pPr>
      <w:r>
        <w:t>Weizmann Institute of Science</w:t>
      </w:r>
    </w:p>
    <w:p w14:paraId="60F1DEEE" w14:textId="77777777" w:rsidR="006E206D" w:rsidRDefault="006E206D" w:rsidP="006E206D">
      <w:pPr>
        <w:bidi w:val="0"/>
      </w:pPr>
    </w:p>
    <w:p w14:paraId="1BEFAF65" w14:textId="1EAEB1BE" w:rsidR="00F33FC8" w:rsidRDefault="006852E0" w:rsidP="005C7516">
      <w:pPr>
        <w:pStyle w:val="Heading2"/>
        <w:bidi w:val="0"/>
      </w:pPr>
      <w:r>
        <w:t xml:space="preserve">1. Structure of the </w:t>
      </w:r>
      <w:r w:rsidR="00844B35">
        <w:t>scan files</w:t>
      </w:r>
    </w:p>
    <w:p w14:paraId="2C0831F6" w14:textId="5171851B" w:rsidR="00844B35" w:rsidRDefault="00844B35" w:rsidP="00844B35">
      <w:pPr>
        <w:bidi w:val="0"/>
      </w:pPr>
    </w:p>
    <w:p w14:paraId="0B0C3561" w14:textId="030AF464" w:rsidR="00844B35" w:rsidRPr="000F4E22" w:rsidRDefault="00C336A1" w:rsidP="00653E25">
      <w:pPr>
        <w:bidi w:val="0"/>
        <w:jc w:val="both"/>
      </w:pPr>
      <w:r>
        <w:t>S</w:t>
      </w:r>
      <w:r w:rsidR="00867F68">
        <w:t>can</w:t>
      </w:r>
      <w:r w:rsidR="006852E0">
        <w:t xml:space="preserve"> data</w:t>
      </w:r>
      <w:r w:rsidR="00867F68">
        <w:t xml:space="preserve"> </w:t>
      </w:r>
      <w:r>
        <w:t xml:space="preserve">are </w:t>
      </w:r>
      <w:r w:rsidR="00867F68">
        <w:t xml:space="preserve">saved </w:t>
      </w:r>
      <w:r w:rsidR="005C7516">
        <w:t xml:space="preserve">per detector channel </w:t>
      </w:r>
      <w:r w:rsidR="00867F68">
        <w:t>as a compressed MAT file</w:t>
      </w:r>
      <w:r w:rsidR="005C7516">
        <w:t xml:space="preserve">, namely </w:t>
      </w:r>
      <w:proofErr w:type="spellStart"/>
      <w:r w:rsidR="005C7516">
        <w:t>CHn.mat</w:t>
      </w:r>
      <w:proofErr w:type="spellEnd"/>
      <w:r w:rsidR="005C7516">
        <w:t xml:space="preserve">, </w:t>
      </w:r>
      <w:r w:rsidR="00EC1453">
        <w:t xml:space="preserve">compatible with the binary </w:t>
      </w:r>
      <w:proofErr w:type="spellStart"/>
      <w:r w:rsidR="00EC1453">
        <w:t>Matlab</w:t>
      </w:r>
      <w:proofErr w:type="spellEnd"/>
      <w:r w:rsidR="00EC1453">
        <w:t xml:space="preserve"> files </w:t>
      </w:r>
      <w:r w:rsidR="007C03E7">
        <w:t xml:space="preserve">developed </w:t>
      </w:r>
      <w:r w:rsidR="00EC1453">
        <w:t xml:space="preserve">by </w:t>
      </w:r>
      <w:proofErr w:type="spellStart"/>
      <w:r w:rsidR="00EC1453">
        <w:t>MathWorks</w:t>
      </w:r>
      <w:proofErr w:type="spellEnd"/>
      <w:r>
        <w:t>, Inc</w:t>
      </w:r>
      <w:r w:rsidR="00EC1453">
        <w:t xml:space="preserve">. The file contains two series of </w:t>
      </w:r>
      <w:r w:rsidR="00844B35">
        <w:t>structures</w:t>
      </w:r>
      <w:r w:rsidR="00EC1453">
        <w:t>:</w:t>
      </w:r>
      <w:r w:rsidR="00844B35">
        <w:t xml:space="preserve"> header# and series#, </w:t>
      </w:r>
      <w:r w:rsidR="00867F68">
        <w:t>where the</w:t>
      </w:r>
      <w:r w:rsidR="00844B35">
        <w:t xml:space="preserve"> index # start</w:t>
      </w:r>
      <w:r w:rsidR="00867F68">
        <w:t>s</w:t>
      </w:r>
      <w:r w:rsidR="00844B35">
        <w:t xml:space="preserve"> from 0 and </w:t>
      </w:r>
      <w:r w:rsidR="00867F68">
        <w:t xml:space="preserve">is </w:t>
      </w:r>
      <w:r w:rsidR="00844B35">
        <w:t xml:space="preserve">incremented </w:t>
      </w:r>
      <w:r w:rsidR="00867F68">
        <w:t>with each scan</w:t>
      </w:r>
      <w:r w:rsidR="00EC1453">
        <w:t xml:space="preserve"> in a collection. The collection </w:t>
      </w:r>
      <w:r w:rsidR="00784887">
        <w:t>includes</w:t>
      </w:r>
      <w:r w:rsidR="00EC1453">
        <w:t xml:space="preserve"> one scan unless a</w:t>
      </w:r>
      <w:r w:rsidR="00867F68">
        <w:t xml:space="preserve"> tilt-series is </w:t>
      </w:r>
      <w:r w:rsidR="00784887">
        <w:t>acquired</w:t>
      </w:r>
      <w:r w:rsidR="00867F68">
        <w:t>.</w:t>
      </w:r>
      <w:r w:rsidR="00844B35">
        <w:t xml:space="preserve"> The series</w:t>
      </w:r>
      <w:r w:rsidR="00784887">
        <w:t>#</w:t>
      </w:r>
      <w:r w:rsidR="00867F68">
        <w:t xml:space="preserve"> structure</w:t>
      </w:r>
      <w:r w:rsidR="00844B35">
        <w:t xml:space="preserve"> is a vector of samples in time. The header</w:t>
      </w:r>
      <w:r w:rsidR="00784887">
        <w:t>#</w:t>
      </w:r>
      <w:r w:rsidR="00844B35">
        <w:t xml:space="preserve"> </w:t>
      </w:r>
      <w:r w:rsidR="00784887">
        <w:t>structure</w:t>
      </w:r>
      <w:r w:rsidR="00844B35">
        <w:t xml:space="preserve"> is summarized in table 1.</w:t>
      </w:r>
      <w:r w:rsidR="005C7516">
        <w:t xml:space="preserve"> </w:t>
      </w:r>
      <w:r w:rsidR="007F2381" w:rsidRPr="007F2381">
        <w:t xml:space="preserve">To prevent accidental loss of data during series acquisition (e.g. tomography) we implement an incremental file update after each scan similarly to the </w:t>
      </w:r>
      <w:proofErr w:type="spellStart"/>
      <w:r w:rsidR="007F2381" w:rsidRPr="007F2381">
        <w:t>mrc</w:t>
      </w:r>
      <w:proofErr w:type="spellEnd"/>
      <w:r w:rsidR="007F2381" w:rsidRPr="007F2381">
        <w:t xml:space="preserve"> format, yet without fixing the number of slices in advance.</w:t>
      </w:r>
      <w:r w:rsidR="007F2381" w:rsidRPr="00FD7179">
        <w:rPr>
          <w:sz w:val="24"/>
          <w:szCs w:val="24"/>
        </w:rPr>
        <w:t xml:space="preserve"> </w:t>
      </w:r>
      <w:r w:rsidR="005C7516">
        <w:t xml:space="preserve">The key for converting the raw data to images is implemented in the </w:t>
      </w:r>
      <w:proofErr w:type="spellStart"/>
      <w:r w:rsidR="005C7516">
        <w:t>Matlab</w:t>
      </w:r>
      <w:proofErr w:type="spellEnd"/>
      <w:r w:rsidR="005C7516">
        <w:t xml:space="preserve"> procedure </w:t>
      </w:r>
      <w:proofErr w:type="spellStart"/>
      <w:r w:rsidR="005C7516" w:rsidRPr="00C678AC">
        <w:rPr>
          <w:b/>
          <w:bCs/>
        </w:rPr>
        <w:t>savvyscan_decipher_mat.m</w:t>
      </w:r>
      <w:proofErr w:type="spellEnd"/>
      <w:r w:rsidR="005C7516">
        <w:t xml:space="preserve">. </w:t>
      </w:r>
      <w:r>
        <w:t>Additionally</w:t>
      </w:r>
      <w:r w:rsidR="0015338F">
        <w:t>,</w:t>
      </w:r>
      <w:r w:rsidR="005C7516">
        <w:t xml:space="preserve"> </w:t>
      </w:r>
      <w:r w:rsidR="0015338F">
        <w:t xml:space="preserve">simple images </w:t>
      </w:r>
      <w:proofErr w:type="spellStart"/>
      <w:r w:rsidR="0015338F">
        <w:t>CHn.mrc</w:t>
      </w:r>
      <w:proofErr w:type="spellEnd"/>
      <w:r w:rsidR="0015338F">
        <w:t xml:space="preserve"> files </w:t>
      </w:r>
      <w:r>
        <w:t xml:space="preserve">may be generated </w:t>
      </w:r>
      <w:r w:rsidR="0015338F">
        <w:t xml:space="preserve">according to the MRC/CCP4 2014 protocol, and optionally the </w:t>
      </w:r>
      <w:r w:rsidR="005C7516">
        <w:t xml:space="preserve">key </w:t>
      </w:r>
      <w:r w:rsidR="0015338F">
        <w:t xml:space="preserve">tables </w:t>
      </w:r>
      <w:r w:rsidR="005C7516">
        <w:t xml:space="preserve">may be </w:t>
      </w:r>
      <w:r w:rsidR="0015338F">
        <w:t>stored</w:t>
      </w:r>
      <w:r w:rsidR="005C7516">
        <w:t xml:space="preserve"> </w:t>
      </w:r>
      <w:r w:rsidR="0015338F">
        <w:t xml:space="preserve">as well during program </w:t>
      </w:r>
      <w:r w:rsidR="0015338F" w:rsidRPr="000F4E22">
        <w:t xml:space="preserve">run. </w:t>
      </w:r>
      <w:r w:rsidR="00B424B6" w:rsidRPr="000F4E22">
        <w:t xml:space="preserve">For automated analysis of series data in multiple scans it is convenient to cast the different variable names to one matrix by using the function </w:t>
      </w:r>
      <w:proofErr w:type="spellStart"/>
      <w:r w:rsidR="00B424B6" w:rsidRPr="000F4E22">
        <w:t>eval</w:t>
      </w:r>
      <w:proofErr w:type="spellEnd"/>
      <w:r w:rsidR="00B424B6" w:rsidRPr="000F4E22">
        <w:t xml:space="preserve"> in MATLAB. For example:  </w:t>
      </w:r>
      <w:proofErr w:type="gramStart"/>
      <w:r w:rsidR="00B424B6" w:rsidRPr="000F4E22">
        <w:t>matrix(</w:t>
      </w:r>
      <w:proofErr w:type="gramEnd"/>
      <w:r w:rsidR="00B424B6" w:rsidRPr="000F4E22">
        <w:t>1,:)=</w:t>
      </w:r>
      <w:proofErr w:type="spellStart"/>
      <w:r w:rsidR="00B424B6" w:rsidRPr="000F4E22">
        <w:t>eval</w:t>
      </w:r>
      <w:proofErr w:type="spellEnd"/>
      <w:r w:rsidR="00B424B6" w:rsidRPr="000F4E22">
        <w:t xml:space="preserve">("series1"). </w:t>
      </w:r>
      <w:r w:rsidR="00E57A1A" w:rsidRPr="000F4E22">
        <w:t>T</w:t>
      </w:r>
      <w:r w:rsidR="00B424B6" w:rsidRPr="000F4E22">
        <w:t xml:space="preserve">he </w:t>
      </w:r>
      <w:proofErr w:type="spellStart"/>
      <w:r w:rsidR="00B424B6" w:rsidRPr="000F4E22">
        <w:t>Matlab</w:t>
      </w:r>
      <w:proofErr w:type="spellEnd"/>
      <w:r w:rsidR="00B424B6" w:rsidRPr="000F4E22">
        <w:t xml:space="preserve"> program </w:t>
      </w:r>
      <w:proofErr w:type="spellStart"/>
      <w:r w:rsidR="00B424B6" w:rsidRPr="000F4E22">
        <w:rPr>
          <w:b/>
          <w:bCs/>
        </w:rPr>
        <w:t>fullMRC.m</w:t>
      </w:r>
      <w:proofErr w:type="spellEnd"/>
      <w:r w:rsidR="00B424B6" w:rsidRPr="000F4E22">
        <w:t xml:space="preserve"> converts a </w:t>
      </w:r>
      <w:proofErr w:type="spellStart"/>
      <w:r w:rsidR="00B424B6" w:rsidRPr="000F4E22">
        <w:t>Savvy</w:t>
      </w:r>
      <w:r w:rsidR="00653E25" w:rsidRPr="000F4E22">
        <w:t>S</w:t>
      </w:r>
      <w:r w:rsidR="00B424B6" w:rsidRPr="000F4E22">
        <w:t>can</w:t>
      </w:r>
      <w:proofErr w:type="spellEnd"/>
      <w:r w:rsidR="00B424B6" w:rsidRPr="000F4E22">
        <w:t xml:space="preserve"> MAT file to a MRC stack with full meta-data based on </w:t>
      </w:r>
      <w:proofErr w:type="spellStart"/>
      <w:r w:rsidR="00B424B6" w:rsidRPr="000F4E22">
        <w:t>MatTomo</w:t>
      </w:r>
      <w:proofErr w:type="spellEnd"/>
      <w:r w:rsidR="00B424B6" w:rsidRPr="000F4E22">
        <w:t xml:space="preserve"> library (</w:t>
      </w:r>
      <w:hyperlink r:id="rId6" w:history="1">
        <w:r w:rsidR="00B424B6" w:rsidRPr="000F4E22">
          <w:rPr>
            <w:rStyle w:val="Hyperlink"/>
          </w:rPr>
          <w:t>https://bio3d.colorado.edu/imod/matlab.html</w:t>
        </w:r>
      </w:hyperlink>
      <w:r w:rsidR="00B424B6" w:rsidRPr="000F4E22">
        <w:t xml:space="preserve">). Also the immediate MRC files generated by the main </w:t>
      </w:r>
      <w:proofErr w:type="spellStart"/>
      <w:r w:rsidR="00B424B6" w:rsidRPr="000F4E22">
        <w:t>Savvy</w:t>
      </w:r>
      <w:r w:rsidR="00653E25" w:rsidRPr="000F4E22">
        <w:t>S</w:t>
      </w:r>
      <w:r w:rsidR="00B424B6" w:rsidRPr="000F4E22">
        <w:t>can</w:t>
      </w:r>
      <w:proofErr w:type="spellEnd"/>
      <w:r w:rsidR="00B424B6" w:rsidRPr="000F4E22">
        <w:t xml:space="preserve"> software contain the basic meta-data</w:t>
      </w:r>
      <w:r w:rsidR="00647799" w:rsidRPr="000F4E22">
        <w:t>, including frame size in angstroms, pixel numbers, min/max density, etc</w:t>
      </w:r>
      <w:r w:rsidR="00B424B6" w:rsidRPr="000F4E22">
        <w:t xml:space="preserve">. </w:t>
      </w:r>
    </w:p>
    <w:p w14:paraId="0EF8AD42" w14:textId="1B266015" w:rsidR="00F33FC8" w:rsidRDefault="00F33FC8" w:rsidP="00653E25">
      <w:pPr>
        <w:pStyle w:val="Caption"/>
        <w:keepNext/>
        <w:bidi w:val="0"/>
      </w:pPr>
      <w:r>
        <w:t xml:space="preserve">Table </w:t>
      </w:r>
      <w:r w:rsidR="005739C1">
        <w:rPr>
          <w:noProof/>
        </w:rPr>
        <w:fldChar w:fldCharType="begin"/>
      </w:r>
      <w:r w:rsidR="005739C1">
        <w:rPr>
          <w:noProof/>
        </w:rPr>
        <w:instrText xml:space="preserve"> SEQ Table \* ARABIC </w:instrText>
      </w:r>
      <w:r w:rsidR="005739C1">
        <w:rPr>
          <w:noProof/>
        </w:rPr>
        <w:fldChar w:fldCharType="separate"/>
      </w:r>
      <w:r>
        <w:rPr>
          <w:noProof/>
        </w:rPr>
        <w:t>1</w:t>
      </w:r>
      <w:r w:rsidR="005739C1">
        <w:rPr>
          <w:noProof/>
        </w:rPr>
        <w:fldChar w:fldCharType="end"/>
      </w:r>
      <w:r>
        <w:t xml:space="preserve">.  </w:t>
      </w:r>
      <w:proofErr w:type="spellStart"/>
      <w:r>
        <w:t>Savvy</w:t>
      </w:r>
      <w:r w:rsidR="00653E25">
        <w:t>S</w:t>
      </w:r>
      <w:r>
        <w:t>can</w:t>
      </w:r>
      <w:proofErr w:type="spellEnd"/>
      <w:r>
        <w:t xml:space="preserve"> header structure</w:t>
      </w:r>
    </w:p>
    <w:tbl>
      <w:tblPr>
        <w:tblW w:w="85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5"/>
        <w:gridCol w:w="6120"/>
      </w:tblGrid>
      <w:tr w:rsidR="00F33FC8" w14:paraId="0F3A146D" w14:textId="77777777" w:rsidTr="006E206D">
        <w:tc>
          <w:tcPr>
            <w:tcW w:w="2425" w:type="dxa"/>
            <w:shd w:val="clear" w:color="auto" w:fill="F2F2F2" w:themeFill="background1" w:themeFillShade="F2"/>
          </w:tcPr>
          <w:p w14:paraId="751B7C83" w14:textId="77777777" w:rsidR="00F33FC8" w:rsidRDefault="00F33FC8" w:rsidP="00A51C2D">
            <w:pPr>
              <w:bidi w:val="0"/>
              <w:jc w:val="both"/>
            </w:pPr>
            <w:r>
              <w:t>Field</w:t>
            </w:r>
          </w:p>
        </w:tc>
        <w:tc>
          <w:tcPr>
            <w:tcW w:w="6120" w:type="dxa"/>
            <w:shd w:val="clear" w:color="auto" w:fill="F2F2F2" w:themeFill="background1" w:themeFillShade="F2"/>
          </w:tcPr>
          <w:p w14:paraId="3A84AEFE" w14:textId="77777777" w:rsidR="00F33FC8" w:rsidRDefault="00F33FC8" w:rsidP="00A51C2D">
            <w:pPr>
              <w:bidi w:val="0"/>
              <w:jc w:val="both"/>
            </w:pPr>
            <w:r>
              <w:t>Description</w:t>
            </w:r>
          </w:p>
        </w:tc>
      </w:tr>
      <w:tr w:rsidR="00F33FC8" w14:paraId="5CCCA489" w14:textId="77777777" w:rsidTr="006E206D">
        <w:tc>
          <w:tcPr>
            <w:tcW w:w="2425" w:type="dxa"/>
          </w:tcPr>
          <w:p w14:paraId="422E5E62" w14:textId="77777777" w:rsidR="00F33FC8" w:rsidRDefault="00F33FC8" w:rsidP="00A51C2D">
            <w:pPr>
              <w:bidi w:val="0"/>
              <w:jc w:val="both"/>
            </w:pPr>
            <w:proofErr w:type="spellStart"/>
            <w:r>
              <w:t>time_resolution_us</w:t>
            </w:r>
            <w:proofErr w:type="spellEnd"/>
          </w:p>
        </w:tc>
        <w:tc>
          <w:tcPr>
            <w:tcW w:w="6120" w:type="dxa"/>
          </w:tcPr>
          <w:p w14:paraId="07E7A5B4" w14:textId="77777777" w:rsidR="00F33FC8" w:rsidRDefault="00F33FC8" w:rsidP="00A51C2D">
            <w:pPr>
              <w:bidi w:val="0"/>
              <w:jc w:val="both"/>
            </w:pPr>
            <w:r>
              <w:t>Time between samples [</w:t>
            </w:r>
            <w:r w:rsidRPr="00867F68">
              <w:rPr>
                <w:rFonts w:cstheme="minorHAnsi"/>
              </w:rPr>
              <w:t>µ</w:t>
            </w:r>
            <w:r>
              <w:t>s].</w:t>
            </w:r>
          </w:p>
        </w:tc>
      </w:tr>
      <w:tr w:rsidR="00F33FC8" w14:paraId="2D03A2FC" w14:textId="77777777" w:rsidTr="006E206D">
        <w:tc>
          <w:tcPr>
            <w:tcW w:w="2425" w:type="dxa"/>
          </w:tcPr>
          <w:p w14:paraId="31D0F3D0" w14:textId="77777777" w:rsidR="00F33FC8" w:rsidRDefault="00F33FC8" w:rsidP="00A51C2D">
            <w:pPr>
              <w:bidi w:val="0"/>
              <w:jc w:val="both"/>
            </w:pPr>
            <w:proofErr w:type="spellStart"/>
            <w:r>
              <w:t>samples_per_pixel</w:t>
            </w:r>
            <w:proofErr w:type="spellEnd"/>
          </w:p>
        </w:tc>
        <w:tc>
          <w:tcPr>
            <w:tcW w:w="6120" w:type="dxa"/>
          </w:tcPr>
          <w:p w14:paraId="38263673" w14:textId="77777777" w:rsidR="00F33FC8" w:rsidRDefault="00F33FC8" w:rsidP="00A51C2D">
            <w:pPr>
              <w:bidi w:val="0"/>
              <w:jc w:val="both"/>
            </w:pPr>
            <w:r>
              <w:t>Oversampling ratio: number of points divided by number of pixels</w:t>
            </w:r>
          </w:p>
        </w:tc>
      </w:tr>
      <w:tr w:rsidR="00F33FC8" w14:paraId="329FA0BF" w14:textId="77777777" w:rsidTr="006E206D">
        <w:tc>
          <w:tcPr>
            <w:tcW w:w="2425" w:type="dxa"/>
          </w:tcPr>
          <w:p w14:paraId="7F9062C7" w14:textId="77777777" w:rsidR="00F33FC8" w:rsidRDefault="00F33FC8" w:rsidP="00A51C2D">
            <w:pPr>
              <w:bidi w:val="0"/>
              <w:jc w:val="both"/>
            </w:pPr>
            <w:r>
              <w:t>net*size (*=X or Y)</w:t>
            </w:r>
          </w:p>
        </w:tc>
        <w:tc>
          <w:tcPr>
            <w:tcW w:w="6120" w:type="dxa"/>
          </w:tcPr>
          <w:p w14:paraId="612A6633" w14:textId="77777777" w:rsidR="00F33FC8" w:rsidRDefault="00F33FC8" w:rsidP="00A51C2D">
            <w:pPr>
              <w:bidi w:val="0"/>
              <w:jc w:val="both"/>
            </w:pPr>
            <w:r>
              <w:t xml:space="preserve">Size of image in pixels according to request from </w:t>
            </w:r>
            <w:proofErr w:type="spellStart"/>
            <w:r>
              <w:t>SerialEM</w:t>
            </w:r>
            <w:proofErr w:type="spellEnd"/>
            <w:r>
              <w:t>.</w:t>
            </w:r>
          </w:p>
        </w:tc>
      </w:tr>
      <w:tr w:rsidR="00F33FC8" w14:paraId="1383A097" w14:textId="77777777" w:rsidTr="006E206D">
        <w:tc>
          <w:tcPr>
            <w:tcW w:w="2425" w:type="dxa"/>
          </w:tcPr>
          <w:p w14:paraId="30E6A0A5" w14:textId="77777777" w:rsidR="00F33FC8" w:rsidRDefault="00F33FC8" w:rsidP="00A51C2D">
            <w:pPr>
              <w:bidi w:val="0"/>
              <w:jc w:val="both"/>
            </w:pPr>
            <w:r>
              <w:t>full*size (*=X or Y)</w:t>
            </w:r>
          </w:p>
        </w:tc>
        <w:tc>
          <w:tcPr>
            <w:tcW w:w="6120" w:type="dxa"/>
          </w:tcPr>
          <w:p w14:paraId="1AADAAF1" w14:textId="77777777" w:rsidR="00F33FC8" w:rsidRDefault="00F33FC8" w:rsidP="00A51C2D">
            <w:pPr>
              <w:bidi w:val="0"/>
              <w:jc w:val="both"/>
            </w:pPr>
            <w:r>
              <w:t>Size of margins of the scan trajectory in pixels.</w:t>
            </w:r>
          </w:p>
        </w:tc>
      </w:tr>
      <w:tr w:rsidR="00F33FC8" w14:paraId="5A564770" w14:textId="77777777" w:rsidTr="006E206D">
        <w:tc>
          <w:tcPr>
            <w:tcW w:w="2425" w:type="dxa"/>
          </w:tcPr>
          <w:p w14:paraId="3BB48DCF" w14:textId="77777777" w:rsidR="00F33FC8" w:rsidRDefault="00F33FC8" w:rsidP="00A51C2D">
            <w:pPr>
              <w:bidi w:val="0"/>
              <w:jc w:val="both"/>
            </w:pPr>
            <w:r>
              <w:t>net*start (*=X or Y)</w:t>
            </w:r>
          </w:p>
        </w:tc>
        <w:tc>
          <w:tcPr>
            <w:tcW w:w="6120" w:type="dxa"/>
          </w:tcPr>
          <w:p w14:paraId="18B10695" w14:textId="77777777" w:rsidR="00F33FC8" w:rsidRDefault="00F33FC8" w:rsidP="00A51C2D">
            <w:pPr>
              <w:bidi w:val="0"/>
              <w:jc w:val="both"/>
            </w:pPr>
            <w:r>
              <w:t>Position of top/left pixel of the requested image in the full scan.</w:t>
            </w:r>
          </w:p>
        </w:tc>
      </w:tr>
      <w:tr w:rsidR="00F33FC8" w14:paraId="7770EFE2" w14:textId="77777777" w:rsidTr="006E206D">
        <w:tc>
          <w:tcPr>
            <w:tcW w:w="2425" w:type="dxa"/>
          </w:tcPr>
          <w:p w14:paraId="3AFF6E34" w14:textId="77777777" w:rsidR="00F33FC8" w:rsidRDefault="00F33FC8" w:rsidP="00A51C2D">
            <w:pPr>
              <w:bidi w:val="0"/>
              <w:jc w:val="both"/>
            </w:pPr>
            <w:r>
              <w:t>pixel*nm (*=X or Y)</w:t>
            </w:r>
          </w:p>
        </w:tc>
        <w:tc>
          <w:tcPr>
            <w:tcW w:w="6120" w:type="dxa"/>
          </w:tcPr>
          <w:p w14:paraId="7433848C" w14:textId="77777777" w:rsidR="00F33FC8" w:rsidRDefault="00F33FC8" w:rsidP="00A51C2D">
            <w:pPr>
              <w:bidi w:val="0"/>
              <w:jc w:val="both"/>
            </w:pPr>
            <w:r>
              <w:t>Pixel size in nanometers according to magnification and image size.</w:t>
            </w:r>
          </w:p>
        </w:tc>
      </w:tr>
      <w:tr w:rsidR="00F33FC8" w14:paraId="312D8CCC" w14:textId="77777777" w:rsidTr="006E206D">
        <w:tc>
          <w:tcPr>
            <w:tcW w:w="2425" w:type="dxa"/>
          </w:tcPr>
          <w:p w14:paraId="42AFA936" w14:textId="77777777" w:rsidR="00F33FC8" w:rsidRDefault="00F33FC8" w:rsidP="00A51C2D">
            <w:pPr>
              <w:bidi w:val="0"/>
              <w:jc w:val="both"/>
            </w:pPr>
            <w:r>
              <w:t>t</w:t>
            </w:r>
            <w:r w:rsidRPr="008F673E">
              <w:t>ilt</w:t>
            </w:r>
            <w:r>
              <w:t>*</w:t>
            </w:r>
            <w:r w:rsidRPr="008F673E">
              <w:t>angle</w:t>
            </w:r>
            <w:r>
              <w:t xml:space="preserve"> (*=X or Y or Z)</w:t>
            </w:r>
          </w:p>
        </w:tc>
        <w:tc>
          <w:tcPr>
            <w:tcW w:w="6120" w:type="dxa"/>
          </w:tcPr>
          <w:p w14:paraId="67FB5D0C" w14:textId="77777777" w:rsidR="00F33FC8" w:rsidRDefault="00F33FC8" w:rsidP="00A51C2D">
            <w:pPr>
              <w:bidi w:val="0"/>
              <w:jc w:val="both"/>
            </w:pPr>
            <w:r>
              <w:t>Angle (in degrees) of tilt around the rotation axis in tomography.</w:t>
            </w:r>
          </w:p>
        </w:tc>
      </w:tr>
    </w:tbl>
    <w:p w14:paraId="454C1189" w14:textId="497EF74C" w:rsidR="006E206D" w:rsidRDefault="006E206D">
      <w:pPr>
        <w:bidi w:val="0"/>
        <w:rPr>
          <w:rFonts w:asciiTheme="majorHAnsi" w:eastAsiaTheme="majorEastAsia" w:hAnsiTheme="majorHAnsi" w:cstheme="majorBidi"/>
          <w:color w:val="2F5496" w:themeColor="accent1" w:themeShade="BF"/>
          <w:sz w:val="26"/>
          <w:szCs w:val="26"/>
        </w:rPr>
      </w:pPr>
    </w:p>
    <w:p w14:paraId="3DB09BC9" w14:textId="6AFD84EA" w:rsidR="006852E0" w:rsidRDefault="006852E0" w:rsidP="003466CC">
      <w:pPr>
        <w:pStyle w:val="Heading2"/>
        <w:bidi w:val="0"/>
      </w:pPr>
      <w:r>
        <w:lastRenderedPageBreak/>
        <w:t xml:space="preserve">2. Software </w:t>
      </w:r>
      <w:r w:rsidR="003466CC">
        <w:t>overview</w:t>
      </w:r>
    </w:p>
    <w:p w14:paraId="5899A60B" w14:textId="068074DA" w:rsidR="006852E0" w:rsidRDefault="006852E0" w:rsidP="006852E0">
      <w:pPr>
        <w:bidi w:val="0"/>
      </w:pPr>
    </w:p>
    <w:p w14:paraId="184913D3" w14:textId="585F3B4F" w:rsidR="001A56EB" w:rsidRDefault="00784887" w:rsidP="003466CC">
      <w:pPr>
        <w:bidi w:val="0"/>
      </w:pPr>
      <w:r>
        <w:t xml:space="preserve">A </w:t>
      </w:r>
      <w:r w:rsidR="003466CC">
        <w:t>block diagram</w:t>
      </w:r>
      <w:r>
        <w:t xml:space="preserve"> of the </w:t>
      </w:r>
      <w:proofErr w:type="spellStart"/>
      <w:r>
        <w:t>Savvy</w:t>
      </w:r>
      <w:r w:rsidR="00653E25">
        <w:t>S</w:t>
      </w:r>
      <w:r>
        <w:t>can</w:t>
      </w:r>
      <w:proofErr w:type="spellEnd"/>
      <w:r>
        <w:t xml:space="preserve"> software module is shown in Fig.1. Every </w:t>
      </w:r>
      <w:r w:rsidR="003466CC">
        <w:t>component</w:t>
      </w:r>
      <w:r>
        <w:t xml:space="preserve"> can be configured </w:t>
      </w:r>
      <w:r w:rsidR="001A56EB">
        <w:t xml:space="preserve">either as local or as distributed via </w:t>
      </w:r>
      <w:r w:rsidR="0015338F">
        <w:t>Ethernet</w:t>
      </w:r>
      <w:r w:rsidR="001A56EB">
        <w:t xml:space="preserve"> network.</w:t>
      </w:r>
    </w:p>
    <w:p w14:paraId="328C4F4A" w14:textId="513D611A" w:rsidR="00196629" w:rsidRPr="00196629" w:rsidRDefault="00196629" w:rsidP="0016601C">
      <w:pPr>
        <w:bidi w:val="0"/>
        <w:spacing w:line="276" w:lineRule="auto"/>
        <w:jc w:val="both"/>
      </w:pPr>
      <w:r w:rsidRPr="00196629">
        <w:t xml:space="preserve">The project was developed using the Visual Studio </w:t>
      </w:r>
      <w:r w:rsidR="0016601C">
        <w:t xml:space="preserve">2019 </w:t>
      </w:r>
      <w:r w:rsidRPr="00196629">
        <w:t xml:space="preserve">environment in C++, which includes V142 Microsoft toolset, the Spectrum cards libraries, IMOD libraries </w:t>
      </w:r>
      <w:r w:rsidRPr="00196629">
        <w:fldChar w:fldCharType="begin"/>
      </w:r>
      <w:r w:rsidRPr="00196629">
        <w:instrText xml:space="preserve"> ADDIN ZOTERO_ITEM CSL_CITATION {"citationID":"apjqmGcl","properties":{"formattedCitation":"(Kremer et al., 1996)","plainCitation":"(Kremer et al., 1996)","noteIndex":0},"citationItems":[{"id":"yEV1QG1X/6qrViaGc","uris":["http://zotero.org/users/6793565/items/3UUEB5F2"],"uri":["http://zotero.org/users/6793565/items/3UUEB5F2"],"itemData":{"id":338,"type":"article-journal","abstract":"We have developed a computer software package, IMOD, as a tool for analyzing and viewing three-dimensional biological image data. IMOD is useful for studying and modeling data from tomographic, serial section, and optical section reconstructions. The software allows image data to be visualized by several different methods. Models of the image data can be visualized by volume or contour surface rendering and can yield quantitative information.","container-title":"Journal of Structural Biology","DOI":"10.1006/jsbi.1996.0013","ISSN":"1047-8477","issue":"1","journalAbbreviation":"Journal of Structural Biology","language":"en","page":"71-76","source":"ScienceDirect","title":"Computer Visualization of Three-Dimensional Image Data Using IMOD","volume":"116","author":[{"family":"Kremer","given":"James R."},{"family":"Mastronarde","given":"David N."},{"family":"McIntosh","given":"J. Richard"}],"issued":{"date-parts":[["1996",1,1]]}}}],"schema":"https://github.com/citation-style-language/schema/raw/master/csl-citation.json"} </w:instrText>
      </w:r>
      <w:r w:rsidRPr="00196629">
        <w:fldChar w:fldCharType="separate"/>
      </w:r>
      <w:r w:rsidRPr="00196629">
        <w:rPr>
          <w:rFonts w:ascii="Calibri" w:hAnsi="Calibri" w:cs="Calibri"/>
        </w:rPr>
        <w:t>(Kremer et al., 1996)</w:t>
      </w:r>
      <w:r w:rsidRPr="00196629">
        <w:fldChar w:fldCharType="end"/>
      </w:r>
      <w:r w:rsidRPr="00196629">
        <w:t xml:space="preserve"> to save </w:t>
      </w:r>
      <w:proofErr w:type="spellStart"/>
      <w:r w:rsidRPr="00196629">
        <w:t>mrc</w:t>
      </w:r>
      <w:proofErr w:type="spellEnd"/>
      <w:r w:rsidRPr="00196629">
        <w:t xml:space="preserve"> files, MATLAB libraries to save MAT files, and </w:t>
      </w:r>
      <w:proofErr w:type="spellStart"/>
      <w:r w:rsidRPr="00196629">
        <w:t>ZeroMQ</w:t>
      </w:r>
      <w:proofErr w:type="spellEnd"/>
      <w:r w:rsidRPr="00196629">
        <w:t xml:space="preserve"> to interface with a graphical user interface (GUI) panel (in C#) and other analysis programs (in Python). The GUI panel provides buttons to switch between scan patterns, to designate multiple scans for tomograms, to show results of image analysis, and to handle folder names and storage. </w:t>
      </w:r>
    </w:p>
    <w:p w14:paraId="4BCA8779" w14:textId="1F11EC6E" w:rsidR="00196629" w:rsidRPr="00196629" w:rsidRDefault="00196629" w:rsidP="0016601C">
      <w:pPr>
        <w:bidi w:val="0"/>
        <w:spacing w:line="276" w:lineRule="auto"/>
        <w:jc w:val="both"/>
      </w:pPr>
      <w:r w:rsidRPr="00196629">
        <w:t xml:space="preserve">The software interfaces with </w:t>
      </w:r>
      <w:proofErr w:type="spellStart"/>
      <w:r w:rsidRPr="00196629">
        <w:t>SerialEM</w:t>
      </w:r>
      <w:proofErr w:type="spellEnd"/>
      <w:r w:rsidRPr="00196629">
        <w:t xml:space="preserve"> via a socket interface written by David Mastronarde at the University of Colorado. This architecture allows the </w:t>
      </w:r>
      <w:proofErr w:type="spellStart"/>
      <w:r w:rsidRPr="00196629">
        <w:t>SavvyScan</w:t>
      </w:r>
      <w:proofErr w:type="spellEnd"/>
      <w:r w:rsidRPr="00196629">
        <w:t xml:space="preserve"> software and </w:t>
      </w:r>
      <w:proofErr w:type="spellStart"/>
      <w:r w:rsidRPr="00196629">
        <w:t>SerialEM</w:t>
      </w:r>
      <w:proofErr w:type="spellEnd"/>
      <w:r w:rsidRPr="00196629">
        <w:t xml:space="preserve"> to be installed on the same or different computers. The full dataset is acquired and stored by the server, while </w:t>
      </w:r>
      <w:proofErr w:type="spellStart"/>
      <w:r w:rsidRPr="00196629">
        <w:t>SerialEM</w:t>
      </w:r>
      <w:proofErr w:type="spellEnd"/>
      <w:r w:rsidRPr="00196629">
        <w:t xml:space="preserve"> receives a single image (according to one selected channel) for navigation, calibration tasks, and automation purposes based on built-in or custom scripts. Aside from the familiar environment to handle the scans, </w:t>
      </w:r>
      <w:proofErr w:type="spellStart"/>
      <w:r w:rsidRPr="00196629">
        <w:t>SerialEM</w:t>
      </w:r>
      <w:proofErr w:type="spellEnd"/>
      <w:r w:rsidRPr="00196629">
        <w:t xml:space="preserve"> provides a bridge between the microscope hardware and the scan system. </w:t>
      </w:r>
      <w:proofErr w:type="spellStart"/>
      <w:r w:rsidRPr="00196629">
        <w:t>SerialEM</w:t>
      </w:r>
      <w:proofErr w:type="spellEnd"/>
      <w:r w:rsidRPr="00196629">
        <w:t xml:space="preserve"> is a mature and freely available software compatible with all major microscopes; by this means the </w:t>
      </w:r>
      <w:proofErr w:type="spellStart"/>
      <w:r w:rsidRPr="00196629">
        <w:t>SavvyScan</w:t>
      </w:r>
      <w:proofErr w:type="spellEnd"/>
      <w:r w:rsidRPr="00196629">
        <w:t xml:space="preserve"> is isolated from the microscope control and should be platform-independent. Scanning is initiated from buttons in </w:t>
      </w:r>
      <w:proofErr w:type="spellStart"/>
      <w:r w:rsidRPr="00196629">
        <w:t>SerialEM</w:t>
      </w:r>
      <w:proofErr w:type="spellEnd"/>
      <w:r w:rsidRPr="00196629">
        <w:t xml:space="preserve">, taking into consideration the configurations in the acquisition Setup panel that provide distinct modes for recording, scanning, focus, etc. </w:t>
      </w:r>
    </w:p>
    <w:p w14:paraId="50A5141E" w14:textId="77777777" w:rsidR="007A0FD7" w:rsidRDefault="007A0FD7" w:rsidP="007A0FD7">
      <w:pPr>
        <w:bidi w:val="0"/>
      </w:pPr>
    </w:p>
    <w:p w14:paraId="37203B0B" w14:textId="77777777" w:rsidR="007A0FD7" w:rsidRDefault="007A0FD7" w:rsidP="007A0FD7">
      <w:pPr>
        <w:pStyle w:val="Heading3"/>
        <w:bidi w:val="0"/>
      </w:pPr>
      <w:r>
        <w:t xml:space="preserve">2.1. Interface with </w:t>
      </w:r>
      <w:proofErr w:type="spellStart"/>
      <w:r>
        <w:t>SerialEM</w:t>
      </w:r>
      <w:proofErr w:type="spellEnd"/>
    </w:p>
    <w:p w14:paraId="6A85EE3C" w14:textId="77777777" w:rsidR="007A0FD7" w:rsidRDefault="007A0FD7" w:rsidP="007A0FD7">
      <w:pPr>
        <w:bidi w:val="0"/>
      </w:pPr>
    </w:p>
    <w:p w14:paraId="2F115A73" w14:textId="4F4AF12A" w:rsidR="007A0FD7" w:rsidRDefault="007A0FD7" w:rsidP="00653E25">
      <w:pPr>
        <w:bidi w:val="0"/>
      </w:pPr>
      <w:proofErr w:type="spellStart"/>
      <w:r>
        <w:t>Savvy</w:t>
      </w:r>
      <w:r w:rsidR="00653E25">
        <w:t>S</w:t>
      </w:r>
      <w:r>
        <w:t>can</w:t>
      </w:r>
      <w:proofErr w:type="spellEnd"/>
      <w:r>
        <w:t xml:space="preserve"> system operates as a camera server for </w:t>
      </w:r>
      <w:proofErr w:type="spellStart"/>
      <w:r>
        <w:t>SerialEM</w:t>
      </w:r>
      <w:proofErr w:type="spellEnd"/>
      <w:r>
        <w:t xml:space="preserve"> based on definitions in the </w:t>
      </w:r>
      <w:proofErr w:type="spellStart"/>
      <w:r>
        <w:t>SerialEMProperties</w:t>
      </w:r>
      <w:proofErr w:type="spellEnd"/>
      <w:r>
        <w:t xml:space="preserve"> file</w:t>
      </w:r>
      <w:r w:rsidR="00826C75">
        <w:t xml:space="preserve"> </w:t>
      </w:r>
      <w:r w:rsidR="00F829F2">
        <w:t>similar to other camera settings</w:t>
      </w:r>
      <w:r>
        <w:t>, with the added lines:</w:t>
      </w:r>
    </w:p>
    <w:p w14:paraId="47C7C1C6" w14:textId="47D1F1EF" w:rsidR="007A0FD7" w:rsidRDefault="007A0FD7" w:rsidP="00CC6EC5">
      <w:pPr>
        <w:bidi w:val="0"/>
      </w:pPr>
      <w:proofErr w:type="spellStart"/>
      <w:r>
        <w:t>PluginName</w:t>
      </w:r>
      <w:proofErr w:type="spellEnd"/>
      <w:r>
        <w:t xml:space="preserve"> </w:t>
      </w:r>
      <w:proofErr w:type="spellStart"/>
      <w:r w:rsidR="00CC6EC5">
        <w:t>Savvyscan</w:t>
      </w:r>
      <w:r>
        <w:t>Plugin</w:t>
      </w:r>
      <w:proofErr w:type="spellEnd"/>
    </w:p>
    <w:p w14:paraId="55619428" w14:textId="77777777" w:rsidR="007A0FD7" w:rsidRDefault="007A0FD7" w:rsidP="007A0FD7">
      <w:pPr>
        <w:bidi w:val="0"/>
      </w:pPr>
      <w:proofErr w:type="spellStart"/>
      <w:r w:rsidRPr="00DD27FB">
        <w:t>PluginCameraIndex</w:t>
      </w:r>
      <w:proofErr w:type="spellEnd"/>
      <w:r w:rsidRPr="00DD27FB">
        <w:t xml:space="preserve"> 1</w:t>
      </w:r>
    </w:p>
    <w:p w14:paraId="1B7DAA76" w14:textId="77777777" w:rsidR="007A0FD7" w:rsidRDefault="007A0FD7" w:rsidP="007A0FD7">
      <w:pPr>
        <w:bidi w:val="0"/>
      </w:pPr>
      <w:proofErr w:type="spellStart"/>
      <w:r w:rsidRPr="00DD27FB">
        <w:t>STEMCamera</w:t>
      </w:r>
      <w:proofErr w:type="spellEnd"/>
      <w:r w:rsidRPr="00DD27FB">
        <w:t xml:space="preserve">      1</w:t>
      </w:r>
    </w:p>
    <w:p w14:paraId="3F0121DF" w14:textId="0DD423E9" w:rsidR="007A0FD7" w:rsidRDefault="007A0FD7" w:rsidP="00112374">
      <w:pPr>
        <w:bidi w:val="0"/>
      </w:pPr>
      <w:r>
        <w:t xml:space="preserve">The </w:t>
      </w:r>
      <w:r w:rsidR="00112374">
        <w:t xml:space="preserve">socket </w:t>
      </w:r>
      <w:r>
        <w:t>settings are:</w:t>
      </w:r>
    </w:p>
    <w:p w14:paraId="297D39E9" w14:textId="0BFF1FC7" w:rsidR="007A0FD7" w:rsidRDefault="007A0FD7" w:rsidP="00CC6EC5">
      <w:pPr>
        <w:bidi w:val="0"/>
      </w:pPr>
      <w:proofErr w:type="spellStart"/>
      <w:r w:rsidRPr="00DD27FB">
        <w:t>SocketServerPort</w:t>
      </w:r>
      <w:proofErr w:type="spellEnd"/>
      <w:r w:rsidRPr="00DD27FB">
        <w:t xml:space="preserve"> </w:t>
      </w:r>
      <w:proofErr w:type="gramStart"/>
      <w:r w:rsidR="00CC6EC5">
        <w:t>9</w:t>
      </w:r>
      <w:r w:rsidRPr="00DD27FB">
        <w:t xml:space="preserve"> </w:t>
      </w:r>
      <w:r>
        <w:t xml:space="preserve"> </w:t>
      </w:r>
      <w:r w:rsidRPr="00DD27FB">
        <w:t>48</w:t>
      </w:r>
      <w:r w:rsidR="00112374">
        <w:t>901</w:t>
      </w:r>
      <w:proofErr w:type="gramEnd"/>
    </w:p>
    <w:p w14:paraId="44236793" w14:textId="0C42D9F4" w:rsidR="007A0FD7" w:rsidRDefault="007A0FD7" w:rsidP="00CC6EC5">
      <w:pPr>
        <w:bidi w:val="0"/>
      </w:pPr>
      <w:proofErr w:type="spellStart"/>
      <w:r w:rsidRPr="00DD27FB">
        <w:t>SocketServerIP</w:t>
      </w:r>
      <w:proofErr w:type="spellEnd"/>
      <w:r w:rsidRPr="00DD27FB">
        <w:t xml:space="preserve"> </w:t>
      </w:r>
      <w:proofErr w:type="gramStart"/>
      <w:r w:rsidR="00CC6EC5">
        <w:t>9</w:t>
      </w:r>
      <w:r>
        <w:t xml:space="preserve"> </w:t>
      </w:r>
      <w:r w:rsidRPr="00DD27FB">
        <w:t xml:space="preserve"> /</w:t>
      </w:r>
      <w:proofErr w:type="gramEnd"/>
      <w:r w:rsidRPr="00DD27FB">
        <w:t xml:space="preserve">/enter computer </w:t>
      </w:r>
      <w:proofErr w:type="spellStart"/>
      <w:r w:rsidRPr="00DD27FB">
        <w:t>ip</w:t>
      </w:r>
      <w:proofErr w:type="spellEnd"/>
      <w:r w:rsidRPr="00DD27FB">
        <w:t xml:space="preserve"> address</w:t>
      </w:r>
    </w:p>
    <w:p w14:paraId="22269F5E" w14:textId="3EBC9A90" w:rsidR="007A0FD7" w:rsidRDefault="007A0FD7" w:rsidP="007A0FD7">
      <w:pPr>
        <w:bidi w:val="0"/>
        <w:rPr>
          <w:rtl/>
        </w:rPr>
      </w:pPr>
    </w:p>
    <w:p w14:paraId="43B5F90D" w14:textId="77777777" w:rsidR="007A0FD7" w:rsidRDefault="007A0FD7" w:rsidP="007A0FD7">
      <w:pPr>
        <w:bidi w:val="0"/>
      </w:pPr>
    </w:p>
    <w:p w14:paraId="647D7223" w14:textId="21E4233F" w:rsidR="007A0FD7" w:rsidRDefault="001A14C9" w:rsidP="007A0FD7">
      <w:pPr>
        <w:keepNext/>
        <w:bidi w:val="0"/>
      </w:pPr>
      <w:r>
        <w:rPr>
          <w:noProof/>
        </w:rPr>
        <w:lastRenderedPageBreak/>
        <w:drawing>
          <wp:inline distT="0" distB="0" distL="0" distR="0" wp14:anchorId="7BE924A2" wp14:editId="5BC646B5">
            <wp:extent cx="4095750" cy="31255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95750" cy="3125591"/>
                    </a:xfrm>
                    <a:prstGeom prst="rect">
                      <a:avLst/>
                    </a:prstGeom>
                  </pic:spPr>
                </pic:pic>
              </a:graphicData>
            </a:graphic>
          </wp:inline>
        </w:drawing>
      </w:r>
    </w:p>
    <w:p w14:paraId="69B3F81B" w14:textId="0F3E899A" w:rsidR="007A0FD7" w:rsidRDefault="007A0FD7" w:rsidP="003466CC">
      <w:pPr>
        <w:pStyle w:val="Caption"/>
        <w:bidi w:val="0"/>
      </w:pPr>
      <w:r>
        <w:t xml:space="preserve">Figure </w:t>
      </w:r>
      <w:r w:rsidR="005739C1">
        <w:rPr>
          <w:noProof/>
        </w:rPr>
        <w:fldChar w:fldCharType="begin"/>
      </w:r>
      <w:r w:rsidR="005739C1">
        <w:rPr>
          <w:noProof/>
        </w:rPr>
        <w:instrText xml:space="preserve"> SEQ Figure \* ARABIC </w:instrText>
      </w:r>
      <w:r w:rsidR="005739C1">
        <w:rPr>
          <w:noProof/>
        </w:rPr>
        <w:fldChar w:fldCharType="separate"/>
      </w:r>
      <w:r w:rsidR="00740A5D">
        <w:rPr>
          <w:noProof/>
        </w:rPr>
        <w:t>1</w:t>
      </w:r>
      <w:r w:rsidR="005739C1">
        <w:rPr>
          <w:noProof/>
        </w:rPr>
        <w:fldChar w:fldCharType="end"/>
      </w:r>
      <w:r>
        <w:rPr>
          <w:noProof/>
        </w:rPr>
        <w:t xml:space="preserve">. </w:t>
      </w:r>
      <w:r w:rsidR="00271A67">
        <w:rPr>
          <w:noProof/>
        </w:rPr>
        <w:t xml:space="preserve">Software </w:t>
      </w:r>
      <w:r w:rsidR="003466CC">
        <w:rPr>
          <w:noProof/>
        </w:rPr>
        <w:t>block diagram</w:t>
      </w:r>
    </w:p>
    <w:p w14:paraId="0AF8B6BC" w14:textId="7F7FA470" w:rsidR="00F33FC8" w:rsidRPr="00A11868" w:rsidRDefault="00B01FA7" w:rsidP="00647799">
      <w:pPr>
        <w:bidi w:val="0"/>
        <w:rPr>
          <w:rStyle w:val="Heading3Char"/>
        </w:rPr>
      </w:pPr>
      <w:r>
        <w:t xml:space="preserve"> </w:t>
      </w:r>
      <w:r w:rsidR="00A11868">
        <w:t xml:space="preserve">2.2. </w:t>
      </w:r>
      <w:r w:rsidR="00A11868" w:rsidRPr="00A11868">
        <w:rPr>
          <w:rStyle w:val="Heading3Char"/>
        </w:rPr>
        <w:t>Other interfaces</w:t>
      </w:r>
    </w:p>
    <w:p w14:paraId="570E75CD" w14:textId="60CA176E" w:rsidR="00A11868" w:rsidRDefault="00A11868" w:rsidP="00A11868">
      <w:pPr>
        <w:bidi w:val="0"/>
      </w:pPr>
    </w:p>
    <w:p w14:paraId="43F1CE9F" w14:textId="50F2B904" w:rsidR="00A11868" w:rsidRDefault="00A11868">
      <w:pPr>
        <w:bidi w:val="0"/>
      </w:pPr>
      <w:r>
        <w:t xml:space="preserve">The Shadow1 GUI (Graphical User Interface) communicates with the main software module via </w:t>
      </w:r>
      <w:proofErr w:type="spellStart"/>
      <w:r>
        <w:t>ZeroMQ</w:t>
      </w:r>
      <w:proofErr w:type="spellEnd"/>
      <w:r>
        <w:t xml:space="preserve"> socket; the GUI </w:t>
      </w:r>
      <w:r w:rsidR="007C03E7">
        <w:t xml:space="preserve">is </w:t>
      </w:r>
      <w:r>
        <w:t xml:space="preserve">defined as </w:t>
      </w:r>
      <w:r w:rsidR="007C03E7">
        <w:t>a</w:t>
      </w:r>
      <w:r>
        <w:t xml:space="preserve"> requeste</w:t>
      </w:r>
      <w:r w:rsidR="007C03E7">
        <w:t>r</w:t>
      </w:r>
      <w:r>
        <w:t xml:space="preserve"> and the main module as a server. </w:t>
      </w:r>
      <w:proofErr w:type="spellStart"/>
      <w:r w:rsidR="00826C75">
        <w:t>ZeroMQ</w:t>
      </w:r>
      <w:proofErr w:type="spellEnd"/>
      <w:r w:rsidR="00826C75">
        <w:t xml:space="preserve"> is a </w:t>
      </w:r>
      <w:r w:rsidR="007F1FB4">
        <w:t xml:space="preserve">community developed </w:t>
      </w:r>
      <w:r w:rsidR="00826C75">
        <w:t>framework for transferring messages asynchronously between applications</w:t>
      </w:r>
      <w:r w:rsidR="007F1FB4">
        <w:t xml:space="preserve"> over multiple platforms</w:t>
      </w:r>
      <w:r w:rsidR="00826C75">
        <w:t xml:space="preserve">. </w:t>
      </w:r>
    </w:p>
    <w:p w14:paraId="0F1D6FCD" w14:textId="56C56430" w:rsidR="00A11868" w:rsidRDefault="00A11868" w:rsidP="00A11868">
      <w:pPr>
        <w:bidi w:val="0"/>
      </w:pPr>
      <w:r>
        <w:t xml:space="preserve">The auxiliary software communicates via another </w:t>
      </w:r>
      <w:proofErr w:type="spellStart"/>
      <w:r>
        <w:t>ZeroMQ</w:t>
      </w:r>
      <w:proofErr w:type="spellEnd"/>
      <w:r>
        <w:t xml:space="preserve"> socket, defined as a server and the main module as requester.</w:t>
      </w:r>
    </w:p>
    <w:p w14:paraId="6DA1692A" w14:textId="238F244F" w:rsidR="00A11868" w:rsidRDefault="004263DC" w:rsidP="00C336A1">
      <w:pPr>
        <w:bidi w:val="0"/>
      </w:pPr>
      <w:r>
        <w:t>New</w:t>
      </w:r>
      <w:r w:rsidR="00A11868">
        <w:t xml:space="preserve"> files are stored </w:t>
      </w:r>
      <w:r>
        <w:t>in a local temporary folder</w:t>
      </w:r>
      <w:r w:rsidR="00271A67">
        <w:t xml:space="preserve">, overwriting previous files. The user </w:t>
      </w:r>
      <w:r w:rsidR="007C03E7">
        <w:t xml:space="preserve">can designate a new folder name and use the </w:t>
      </w:r>
      <w:r w:rsidR="00271A67">
        <w:t>save button in the Shadow1 GUI screen to copy the entire temporary folder to a new folder.</w:t>
      </w:r>
    </w:p>
    <w:p w14:paraId="11C55591" w14:textId="77777777" w:rsidR="00B14D1D" w:rsidRDefault="00B14D1D" w:rsidP="00B14D1D">
      <w:pPr>
        <w:pStyle w:val="Heading2"/>
        <w:bidi w:val="0"/>
      </w:pPr>
    </w:p>
    <w:p w14:paraId="453C512B" w14:textId="425D5652" w:rsidR="00271A67" w:rsidRDefault="00B14D1D" w:rsidP="00B14D1D">
      <w:pPr>
        <w:pStyle w:val="Heading2"/>
        <w:bidi w:val="0"/>
      </w:pPr>
      <w:r>
        <w:t>3. Software modules</w:t>
      </w:r>
    </w:p>
    <w:p w14:paraId="2428B8FC" w14:textId="679AFE1C" w:rsidR="00271A67" w:rsidRDefault="00271A67" w:rsidP="00271A67">
      <w:pPr>
        <w:bidi w:val="0"/>
      </w:pPr>
    </w:p>
    <w:p w14:paraId="2631E67C" w14:textId="632B6D90" w:rsidR="00B14D1D" w:rsidRDefault="00B14D1D" w:rsidP="00654D27">
      <w:pPr>
        <w:bidi w:val="0"/>
      </w:pPr>
      <w:r>
        <w:t xml:space="preserve">The software package </w:t>
      </w:r>
      <w:r w:rsidR="00644417">
        <w:t xml:space="preserve">can be downloaded from </w:t>
      </w:r>
      <w:hyperlink r:id="rId8" w:history="1">
        <w:r w:rsidR="00644417">
          <w:rPr>
            <w:rStyle w:val="Hyperlink"/>
            <w:rFonts w:ascii="Calibri" w:hAnsi="Calibri" w:cs="Calibri"/>
          </w:rPr>
          <w:t>https://github.com/Pr4Et/SavvyScan</w:t>
        </w:r>
      </w:hyperlink>
      <w:r>
        <w:t xml:space="preserve"> under the GNU general public license. </w:t>
      </w:r>
    </w:p>
    <w:p w14:paraId="266E1204" w14:textId="358EAFD0" w:rsidR="00B14D1D" w:rsidRDefault="00EA79EE" w:rsidP="00644417">
      <w:pPr>
        <w:bidi w:val="0"/>
      </w:pPr>
      <w:r w:rsidRPr="00EA79EE">
        <w:t xml:space="preserve">IMOD libraries </w:t>
      </w:r>
      <w:r w:rsidR="00086CF5">
        <w:t>are</w:t>
      </w:r>
      <w:r w:rsidRPr="00EA79EE">
        <w:t xml:space="preserve"> </w:t>
      </w:r>
      <w:r w:rsidR="00B644EF">
        <w:t xml:space="preserve">obtained from distributions </w:t>
      </w:r>
      <w:r w:rsidR="00644417">
        <w:t>of</w:t>
      </w:r>
      <w:r w:rsidR="00B644EF">
        <w:t xml:space="preserve"> </w:t>
      </w:r>
      <w:r w:rsidRPr="00EA79EE">
        <w:t>the University of Colorado (bio3d.colorado.edu)</w:t>
      </w:r>
      <w:r w:rsidR="00B14D1D">
        <w:t xml:space="preserve">, and serve for </w:t>
      </w:r>
      <w:r w:rsidR="00512231">
        <w:t>saving</w:t>
      </w:r>
      <w:r w:rsidR="00B14D1D">
        <w:t xml:space="preserve"> MRC files.</w:t>
      </w:r>
    </w:p>
    <w:p w14:paraId="04298267" w14:textId="6F471123" w:rsidR="00B644EF" w:rsidRDefault="00F03248" w:rsidP="001E347E">
      <w:pPr>
        <w:bidi w:val="0"/>
      </w:pPr>
      <w:r>
        <w:t xml:space="preserve">The </w:t>
      </w:r>
      <w:r w:rsidR="00B14D1D">
        <w:t xml:space="preserve">MAT </w:t>
      </w:r>
      <w:r w:rsidR="001E347E">
        <w:t>headers</w:t>
      </w:r>
      <w:r w:rsidR="00183871">
        <w:t xml:space="preserve"> </w:t>
      </w:r>
      <w:r w:rsidR="00086CF5">
        <w:t>are</w:t>
      </w:r>
      <w:r w:rsidR="00183871">
        <w:t xml:space="preserve"> used for storing </w:t>
      </w:r>
      <w:r w:rsidR="00B14D1D">
        <w:t xml:space="preserve">MAT files, </w:t>
      </w:r>
      <w:r w:rsidR="00183871">
        <w:t xml:space="preserve">and </w:t>
      </w:r>
      <w:r w:rsidR="00086CF5">
        <w:t>should</w:t>
      </w:r>
      <w:r w:rsidR="00183871">
        <w:t xml:space="preserve"> be </w:t>
      </w:r>
      <w:r w:rsidR="00086CF5">
        <w:t>integrated with</w:t>
      </w:r>
      <w:r w:rsidR="00183871">
        <w:t xml:space="preserve"> installed </w:t>
      </w:r>
      <w:proofErr w:type="spellStart"/>
      <w:r w:rsidR="00B14D1D">
        <w:t>Matlab</w:t>
      </w:r>
      <w:proofErr w:type="spellEnd"/>
      <w:r w:rsidR="00B14D1D">
        <w:t xml:space="preserve"> package</w:t>
      </w:r>
      <w:r w:rsidR="00B644EF">
        <w:t>. Details can be found in:</w:t>
      </w:r>
    </w:p>
    <w:p w14:paraId="492CD6BF" w14:textId="1D32C82C" w:rsidR="00B644EF" w:rsidRDefault="00B644EF" w:rsidP="00B644EF">
      <w:pPr>
        <w:bidi w:val="0"/>
      </w:pPr>
      <w:r w:rsidRPr="00B644EF">
        <w:t>https://www.mathworks.com/help/matlab/matlab_external/mat-file-library-and-include-files.html</w:t>
      </w:r>
      <w:r w:rsidR="00F03248">
        <w:t xml:space="preserve">. </w:t>
      </w:r>
    </w:p>
    <w:p w14:paraId="1CF7DB7B" w14:textId="6C94D134" w:rsidR="00B14D1D" w:rsidRDefault="009E7988" w:rsidP="00183871">
      <w:pPr>
        <w:bidi w:val="0"/>
      </w:pPr>
      <w:r>
        <w:t>Open source alternative</w:t>
      </w:r>
      <w:r w:rsidR="00B644EF">
        <w:t>s</w:t>
      </w:r>
      <w:r w:rsidR="00B14D1D">
        <w:t xml:space="preserve"> </w:t>
      </w:r>
      <w:r w:rsidR="00183871">
        <w:t>include</w:t>
      </w:r>
      <w:r w:rsidR="00B14D1D">
        <w:t xml:space="preserve"> the </w:t>
      </w:r>
      <w:proofErr w:type="spellStart"/>
      <w:r w:rsidR="00B14D1D">
        <w:t>Matio</w:t>
      </w:r>
      <w:proofErr w:type="spellEnd"/>
      <w:r w:rsidR="00B14D1D">
        <w:t xml:space="preserve"> package.</w:t>
      </w:r>
    </w:p>
    <w:p w14:paraId="16BBC922" w14:textId="4D106978" w:rsidR="003440F1" w:rsidRDefault="003440F1" w:rsidP="00962B08">
      <w:pPr>
        <w:bidi w:val="0"/>
      </w:pPr>
      <w:proofErr w:type="spellStart"/>
      <w:r>
        <w:lastRenderedPageBreak/>
        <w:t>ZeroMQ</w:t>
      </w:r>
      <w:proofErr w:type="spellEnd"/>
      <w:r>
        <w:t xml:space="preserve"> </w:t>
      </w:r>
      <w:r w:rsidR="00962B08">
        <w:t xml:space="preserve">(obtained from </w:t>
      </w:r>
      <w:hyperlink r:id="rId9" w:history="1">
        <w:r w:rsidR="00962B08" w:rsidRPr="0077720D">
          <w:rPr>
            <w:rStyle w:val="Hyperlink"/>
          </w:rPr>
          <w:t>zeromq.org</w:t>
        </w:r>
      </w:hyperlink>
      <w:r w:rsidR="00962B08">
        <w:t xml:space="preserve">) </w:t>
      </w:r>
      <w:r>
        <w:t xml:space="preserve">and </w:t>
      </w:r>
      <w:proofErr w:type="spellStart"/>
      <w:r>
        <w:t>libsodium</w:t>
      </w:r>
      <w:proofErr w:type="spellEnd"/>
      <w:r>
        <w:t xml:space="preserve"> </w:t>
      </w:r>
      <w:r w:rsidR="00962B08">
        <w:t xml:space="preserve">(from </w:t>
      </w:r>
      <w:r w:rsidR="00962B08" w:rsidRPr="00962B08">
        <w:t>libsodium.org</w:t>
      </w:r>
      <w:r w:rsidR="00962B08">
        <w:t xml:space="preserve">) </w:t>
      </w:r>
      <w:r>
        <w:t xml:space="preserve">are </w:t>
      </w:r>
      <w:r w:rsidR="007C03E7">
        <w:t xml:space="preserve">libraries </w:t>
      </w:r>
      <w:r>
        <w:t xml:space="preserve">used for </w:t>
      </w:r>
      <w:r w:rsidR="007C03E7">
        <w:t xml:space="preserve">setting up a </w:t>
      </w:r>
      <w:r>
        <w:t>fault</w:t>
      </w:r>
      <w:r w:rsidR="007C03E7">
        <w:t>-</w:t>
      </w:r>
      <w:r>
        <w:t xml:space="preserve">proof communication over some of the interfaces based on Microsoft </w:t>
      </w:r>
      <w:r w:rsidR="007C03E7">
        <w:t>W</w:t>
      </w:r>
      <w:r>
        <w:t>indows socket library.</w:t>
      </w:r>
      <w:r w:rsidR="00183871">
        <w:t xml:space="preserve"> </w:t>
      </w:r>
    </w:p>
    <w:p w14:paraId="0B2D5DAD" w14:textId="2B2B90B1" w:rsidR="003440F1" w:rsidRDefault="003440F1" w:rsidP="00654D27">
      <w:pPr>
        <w:bidi w:val="0"/>
      </w:pPr>
      <w:r>
        <w:t xml:space="preserve">Spectrum </w:t>
      </w:r>
      <w:r w:rsidR="00644417">
        <w:t>folder</w:t>
      </w:r>
      <w:r>
        <w:t xml:space="preserve"> includes the hardware modules</w:t>
      </w:r>
      <w:r w:rsidR="007C03E7">
        <w:t xml:space="preserve"> </w:t>
      </w:r>
      <w:r w:rsidR="00DE2038">
        <w:t xml:space="preserve">(obtained from </w:t>
      </w:r>
      <w:r w:rsidR="00DE2038" w:rsidRPr="00DE2038">
        <w:t>spectrum-instrumentation.com</w:t>
      </w:r>
      <w:r w:rsidR="00DE2038">
        <w:t xml:space="preserve">) </w:t>
      </w:r>
      <w:r w:rsidR="007C03E7">
        <w:t xml:space="preserve">and </w:t>
      </w:r>
      <w:r w:rsidR="00DE2038">
        <w:t xml:space="preserve">our </w:t>
      </w:r>
      <w:r w:rsidR="007C03E7">
        <w:t>code for pattern generation and acquisition</w:t>
      </w:r>
      <w:r>
        <w:t xml:space="preserve">. </w:t>
      </w:r>
      <w:r w:rsidR="00654D27">
        <w:t xml:space="preserve">The libraries from Spectrum GmbH operate the arbitrary wave generator (AWG) and acquisition cards. </w:t>
      </w:r>
      <w:r w:rsidR="00DE2038">
        <w:t>Our</w:t>
      </w:r>
      <w:r>
        <w:t xml:space="preserve"> added modules are</w:t>
      </w:r>
      <w:r w:rsidR="00654D27">
        <w:t xml:space="preserve"> </w:t>
      </w:r>
      <w:r w:rsidRPr="00512231">
        <w:rPr>
          <w:b/>
          <w:bCs/>
        </w:rPr>
        <w:t>RecRepMulti.cpp</w:t>
      </w:r>
      <w:r w:rsidR="007C03E7">
        <w:t xml:space="preserve"> and</w:t>
      </w:r>
      <w:r>
        <w:t xml:space="preserve"> </w:t>
      </w:r>
      <w:proofErr w:type="spellStart"/>
      <w:r w:rsidRPr="00512231">
        <w:rPr>
          <w:b/>
          <w:bCs/>
        </w:rPr>
        <w:t>RecRepMulti.h</w:t>
      </w:r>
      <w:proofErr w:type="spellEnd"/>
      <w:r>
        <w:t xml:space="preserve">, which include </w:t>
      </w:r>
      <w:r w:rsidR="003B5AD1">
        <w:t>p</w:t>
      </w:r>
      <w:r>
        <w:t xml:space="preserve">articular </w:t>
      </w:r>
      <w:r w:rsidR="003B5AD1">
        <w:t>settings of the</w:t>
      </w:r>
      <w:r>
        <w:t xml:space="preserve"> AWG and acquisition cards, </w:t>
      </w:r>
      <w:r w:rsidR="003B5AD1">
        <w:t>where</w:t>
      </w:r>
      <w:r>
        <w:t xml:space="preserve"> specific preparation of each type of scan can be found.</w:t>
      </w:r>
    </w:p>
    <w:p w14:paraId="4E6D0CB6" w14:textId="18C01465" w:rsidR="00AD2768" w:rsidRDefault="00183871" w:rsidP="00183871">
      <w:pPr>
        <w:bidi w:val="0"/>
      </w:pPr>
      <w:proofErr w:type="spellStart"/>
      <w:r w:rsidRPr="00CC6EC5">
        <w:rPr>
          <w:b/>
          <w:bCs/>
        </w:rPr>
        <w:t>Server</w:t>
      </w:r>
      <w:r w:rsidR="003440F1" w:rsidRPr="00CC6EC5">
        <w:rPr>
          <w:b/>
          <w:bCs/>
        </w:rPr>
        <w:t>Camera</w:t>
      </w:r>
      <w:proofErr w:type="spellEnd"/>
      <w:r w:rsidR="003440F1">
        <w:t xml:space="preserve"> folder </w:t>
      </w:r>
      <w:r>
        <w:t>contains camera server modules based on plugin/server code obtained from David Mastronarde at University of Colorado</w:t>
      </w:r>
      <w:r w:rsidR="00AD2768">
        <w:t xml:space="preserve">. </w:t>
      </w:r>
      <w:r>
        <w:t>Our</w:t>
      </w:r>
      <w:r w:rsidR="00AD2768">
        <w:t xml:space="preserve"> modified files </w:t>
      </w:r>
      <w:r>
        <w:t xml:space="preserve">there </w:t>
      </w:r>
      <w:r w:rsidR="00AD2768">
        <w:t>include:</w:t>
      </w:r>
    </w:p>
    <w:p w14:paraId="0A79EF3F" w14:textId="55152FF7" w:rsidR="00AD2768" w:rsidRDefault="00AD66D2" w:rsidP="00935C65">
      <w:pPr>
        <w:bidi w:val="0"/>
      </w:pPr>
      <w:r>
        <w:rPr>
          <w:b/>
          <w:bCs/>
        </w:rPr>
        <w:t>Server</w:t>
      </w:r>
      <w:r w:rsidR="00AD2768" w:rsidRPr="00512231">
        <w:rPr>
          <w:b/>
          <w:bCs/>
        </w:rPr>
        <w:t>Camera.cpp</w:t>
      </w:r>
      <w:r w:rsidR="00AD2768">
        <w:t xml:space="preserve">, </w:t>
      </w:r>
      <w:r w:rsidR="00F829F2">
        <w:t xml:space="preserve">in </w:t>
      </w:r>
      <w:r w:rsidR="00AD2768">
        <w:t xml:space="preserve">particular the procedures </w:t>
      </w:r>
      <w:proofErr w:type="spellStart"/>
      <w:r w:rsidR="00AD2768">
        <w:t>Initial</w:t>
      </w:r>
      <w:r w:rsidR="006E206D">
        <w:t>izeCamera</w:t>
      </w:r>
      <w:proofErr w:type="spellEnd"/>
      <w:r w:rsidR="006E206D">
        <w:t xml:space="preserve"> and </w:t>
      </w:r>
      <w:proofErr w:type="spellStart"/>
      <w:r w:rsidR="006E206D">
        <w:t>AcquireSTEMImage</w:t>
      </w:r>
      <w:proofErr w:type="spellEnd"/>
      <w:r w:rsidR="006E206D">
        <w:t>,</w:t>
      </w:r>
      <w:r w:rsidR="00AD2768">
        <w:t xml:space="preserve"> </w:t>
      </w:r>
      <w:r w:rsidR="003B5AD1">
        <w:t>are</w:t>
      </w:r>
      <w:r w:rsidR="00AD2768">
        <w:t xml:space="preserve"> responsible for</w:t>
      </w:r>
      <w:r w:rsidR="00935C65">
        <w:t xml:space="preserve"> storing</w:t>
      </w:r>
      <w:r w:rsidR="00AD2768">
        <w:t xml:space="preserve"> the MAT and MRC files and sending the selected channel image to </w:t>
      </w:r>
      <w:proofErr w:type="spellStart"/>
      <w:r w:rsidR="00AD2768">
        <w:t>SerialEM</w:t>
      </w:r>
      <w:proofErr w:type="spellEnd"/>
      <w:r w:rsidR="00AD2768">
        <w:t xml:space="preserve">. </w:t>
      </w:r>
    </w:p>
    <w:p w14:paraId="64735295" w14:textId="38B1A204" w:rsidR="00AD2768" w:rsidRDefault="00AD2768" w:rsidP="00935C65">
      <w:pPr>
        <w:bidi w:val="0"/>
      </w:pPr>
      <w:r w:rsidRPr="00512231">
        <w:rPr>
          <w:b/>
          <w:bCs/>
        </w:rPr>
        <w:t>BaseServer.cpp</w:t>
      </w:r>
      <w:r>
        <w:t xml:space="preserve"> is </w:t>
      </w:r>
      <w:r w:rsidR="00F829F2">
        <w:t xml:space="preserve">added </w:t>
      </w:r>
      <w:r w:rsidR="00935C65">
        <w:t xml:space="preserve">with </w:t>
      </w:r>
      <w:r>
        <w:t xml:space="preserve">code for handing the GUI requests and </w:t>
      </w:r>
      <w:proofErr w:type="spellStart"/>
      <w:r>
        <w:t>ZeroMQ</w:t>
      </w:r>
      <w:proofErr w:type="spellEnd"/>
      <w:r>
        <w:t xml:space="preserve"> interfaces.</w:t>
      </w:r>
    </w:p>
    <w:p w14:paraId="4013602C" w14:textId="5DE451C1" w:rsidR="00B14D1D" w:rsidRDefault="00AD2768" w:rsidP="00CC6EC5">
      <w:pPr>
        <w:bidi w:val="0"/>
      </w:pPr>
      <w:r w:rsidRPr="00CC6EC5">
        <w:rPr>
          <w:b/>
          <w:bCs/>
        </w:rPr>
        <w:t>Shadow1</w:t>
      </w:r>
      <w:r>
        <w:t xml:space="preserve"> is a C# package for GUI controls and assistance for aligning the diffraction disc. The package includes </w:t>
      </w:r>
      <w:r w:rsidR="00CC6EC5">
        <w:t>our</w:t>
      </w:r>
      <w:r>
        <w:t xml:space="preserve"> modules </w:t>
      </w:r>
      <w:r w:rsidRPr="00512231">
        <w:rPr>
          <w:b/>
          <w:bCs/>
        </w:rPr>
        <w:t xml:space="preserve">Form1.cs </w:t>
      </w:r>
      <w:r>
        <w:t xml:space="preserve">and </w:t>
      </w:r>
      <w:proofErr w:type="spellStart"/>
      <w:r w:rsidRPr="00512231">
        <w:rPr>
          <w:b/>
          <w:bCs/>
        </w:rPr>
        <w:t>Program.cs</w:t>
      </w:r>
      <w:proofErr w:type="spellEnd"/>
      <w:r>
        <w:t xml:space="preserve">. </w:t>
      </w:r>
      <w:r w:rsidR="003440F1">
        <w:t xml:space="preserve">  </w:t>
      </w:r>
      <w:r w:rsidR="00B14D1D">
        <w:t xml:space="preserve">  </w:t>
      </w:r>
    </w:p>
    <w:p w14:paraId="39F94268" w14:textId="767420E2" w:rsidR="00C84C47" w:rsidRDefault="00C84C47" w:rsidP="00C84C47">
      <w:pPr>
        <w:bidi w:val="0"/>
      </w:pPr>
    </w:p>
    <w:p w14:paraId="601E74F0" w14:textId="095DFAAA" w:rsidR="00C84C47" w:rsidRDefault="00FB0295" w:rsidP="00C84C47">
      <w:pPr>
        <w:pStyle w:val="Heading2"/>
        <w:bidi w:val="0"/>
      </w:pPr>
      <w:r>
        <w:t xml:space="preserve">4. </w:t>
      </w:r>
      <w:r w:rsidR="00C84C47">
        <w:t>GUI screens</w:t>
      </w:r>
    </w:p>
    <w:p w14:paraId="55211B85" w14:textId="4A34E91E" w:rsidR="00C84C47" w:rsidRDefault="00C84C47" w:rsidP="00C84C47">
      <w:pPr>
        <w:bidi w:val="0"/>
      </w:pPr>
    </w:p>
    <w:p w14:paraId="4334F0FA" w14:textId="1C0FBD68" w:rsidR="00C84C47" w:rsidRDefault="00C84C47" w:rsidP="00196629">
      <w:pPr>
        <w:bidi w:val="0"/>
      </w:pPr>
      <w:r>
        <w:t xml:space="preserve">The </w:t>
      </w:r>
      <w:proofErr w:type="spellStart"/>
      <w:r>
        <w:t>SerialEM</w:t>
      </w:r>
      <w:proofErr w:type="spellEnd"/>
      <w:r>
        <w:t xml:space="preserve"> </w:t>
      </w:r>
      <w:r w:rsidR="00FB0295">
        <w:t>control panel</w:t>
      </w:r>
      <w:r>
        <w:t xml:space="preserve"> for interfacing the </w:t>
      </w:r>
      <w:proofErr w:type="spellStart"/>
      <w:r>
        <w:t>Savvy</w:t>
      </w:r>
      <w:r w:rsidR="00653E25">
        <w:t>S</w:t>
      </w:r>
      <w:r>
        <w:t>can</w:t>
      </w:r>
      <w:proofErr w:type="spellEnd"/>
      <w:r>
        <w:t xml:space="preserve"> system is shown in Fig.2.</w:t>
      </w:r>
      <w:r w:rsidR="00FB0295">
        <w:t xml:space="preserve"> The Shadow1 GUI screen is shown in Fig.3.</w:t>
      </w:r>
      <w:r>
        <w:t xml:space="preserve"> </w:t>
      </w:r>
    </w:p>
    <w:p w14:paraId="1CB6F5B8" w14:textId="2DFEA5AA" w:rsidR="00C84C47" w:rsidRDefault="00C91BC7" w:rsidP="00C84C47">
      <w:pPr>
        <w:bidi w:val="0"/>
      </w:pPr>
      <w:r w:rsidRPr="00DD0A48">
        <w:t>The “Beam position” window is a convenient tool to center the diffraction disk onto the central ring.</w:t>
      </w:r>
    </w:p>
    <w:p w14:paraId="1D2625E1" w14:textId="47AD7C5F" w:rsidR="00DD0A48" w:rsidRDefault="007B5061" w:rsidP="00BC436B">
      <w:pPr>
        <w:bidi w:val="0"/>
      </w:pPr>
      <w:r>
        <w:t>Selecting the option &lt;Save MAT&gt; order</w:t>
      </w:r>
      <w:r w:rsidR="00BC436B">
        <w:t>s the</w:t>
      </w:r>
      <w:r>
        <w:t xml:space="preserve"> generation of MAT files for all scan channels. MRC files for all </w:t>
      </w:r>
      <w:r w:rsidR="00BC436B">
        <w:t xml:space="preserve">channels </w:t>
      </w:r>
      <w:r>
        <w:t xml:space="preserve">are always generated. User designates the magnification of each scan in manual mode, and </w:t>
      </w:r>
      <w:r w:rsidR="00BC436B">
        <w:t>this information is converted to field of</w:t>
      </w:r>
      <w:r>
        <w:t xml:space="preserve"> view in Angstroms </w:t>
      </w:r>
      <w:r w:rsidR="00BC436B">
        <w:t>that</w:t>
      </w:r>
      <w:r>
        <w:t xml:space="preserve"> is stored in </w:t>
      </w:r>
      <w:r w:rsidR="00BC436B">
        <w:t xml:space="preserve">the </w:t>
      </w:r>
      <w:r>
        <w:t xml:space="preserve">files. When </w:t>
      </w:r>
      <w:r w:rsidR="00DD0A48">
        <w:t xml:space="preserve">Clicking button </w:t>
      </w:r>
      <w:r>
        <w:t>&lt;</w:t>
      </w:r>
      <w:r w:rsidR="00DD0A48">
        <w:t>Glance through files</w:t>
      </w:r>
      <w:r>
        <w:t>&gt;</w:t>
      </w:r>
      <w:r w:rsidR="00BC436B">
        <w:t>,</w:t>
      </w:r>
      <w:r w:rsidR="00DD0A48">
        <w:t xml:space="preserve"> </w:t>
      </w:r>
      <w:r w:rsidR="00BC436B">
        <w:t xml:space="preserve">a series of </w:t>
      </w:r>
      <w:r w:rsidR="00DD0A48">
        <w:t xml:space="preserve">snapshots </w:t>
      </w:r>
      <w:r>
        <w:t>of</w:t>
      </w:r>
      <w:r w:rsidR="00DD0A48">
        <w:t xml:space="preserve"> </w:t>
      </w:r>
      <w:r>
        <w:t>all</w:t>
      </w:r>
      <w:r w:rsidR="00DD0A48">
        <w:t xml:space="preserve"> channel</w:t>
      </w:r>
      <w:r>
        <w:t>s</w:t>
      </w:r>
      <w:r w:rsidR="00DD0A48">
        <w:t xml:space="preserve"> </w:t>
      </w:r>
      <w:r w:rsidR="00BC436B">
        <w:t xml:space="preserve">is displayed based on </w:t>
      </w:r>
      <w:r w:rsidR="00DD0A48">
        <w:t xml:space="preserve">stored </w:t>
      </w:r>
      <w:r w:rsidR="00BC436B">
        <w:t xml:space="preserve">files from </w:t>
      </w:r>
      <w:r w:rsidR="00DD0A48">
        <w:t xml:space="preserve">the </w:t>
      </w:r>
      <w:r w:rsidR="00BC436B">
        <w:t>recent</w:t>
      </w:r>
      <w:r w:rsidR="00DD0A48">
        <w:t xml:space="preserve"> scan. Clicking </w:t>
      </w:r>
      <w:r>
        <w:t>&lt;</w:t>
      </w:r>
      <w:r w:rsidR="00DD0A48">
        <w:t>Save to folder</w:t>
      </w:r>
      <w:r>
        <w:t>&gt; cop</w:t>
      </w:r>
      <w:r w:rsidR="00BC436B">
        <w:t>ies</w:t>
      </w:r>
      <w:r>
        <w:t xml:space="preserve"> the files to a unique folder. </w:t>
      </w:r>
      <w:r w:rsidR="00BC436B">
        <w:t>Various o</w:t>
      </w:r>
      <w:r>
        <w:t xml:space="preserve">perations can be managed </w:t>
      </w:r>
      <w:r w:rsidR="00BC436B">
        <w:t xml:space="preserve">automatically </w:t>
      </w:r>
      <w:r>
        <w:t xml:space="preserve">from </w:t>
      </w:r>
      <w:proofErr w:type="spellStart"/>
      <w:r>
        <w:t>SerialEM</w:t>
      </w:r>
      <w:proofErr w:type="spellEnd"/>
      <w:r>
        <w:t xml:space="preserve"> scripts when the button &lt;Monitor commands via files&gt; is active. </w:t>
      </w:r>
      <w:r w:rsidR="00DD0A48">
        <w:t xml:space="preserve"> </w:t>
      </w:r>
    </w:p>
    <w:p w14:paraId="7855FD21" w14:textId="77777777" w:rsidR="00C84C47" w:rsidRDefault="00C84C47" w:rsidP="00C84C47">
      <w:pPr>
        <w:bidi w:val="0"/>
      </w:pPr>
    </w:p>
    <w:p w14:paraId="35F821ED" w14:textId="77777777" w:rsidR="00C84C47" w:rsidRDefault="00C84C47" w:rsidP="00C84C47">
      <w:pPr>
        <w:keepNext/>
        <w:bidi w:val="0"/>
      </w:pPr>
      <w:r>
        <w:rPr>
          <w:noProof/>
        </w:rPr>
        <w:lastRenderedPageBreak/>
        <w:drawing>
          <wp:inline distT="0" distB="0" distL="0" distR="0" wp14:anchorId="21DBE562" wp14:editId="509646F5">
            <wp:extent cx="3900017" cy="408305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3900017" cy="4083050"/>
                    </a:xfrm>
                    <a:prstGeom prst="rect">
                      <a:avLst/>
                    </a:prstGeom>
                  </pic:spPr>
                </pic:pic>
              </a:graphicData>
            </a:graphic>
          </wp:inline>
        </w:drawing>
      </w:r>
    </w:p>
    <w:p w14:paraId="0B3A41D7" w14:textId="20681BA1" w:rsidR="00C84C47" w:rsidRDefault="00C84C47" w:rsidP="00AD24D6">
      <w:pPr>
        <w:pStyle w:val="Caption"/>
        <w:bidi w:val="0"/>
      </w:pPr>
      <w:r>
        <w:t>Figure</w:t>
      </w:r>
      <w:r w:rsidR="00AD24D6">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740A5D">
        <w:rPr>
          <w:noProof/>
          <w:rtl/>
        </w:rPr>
        <w:t>2</w:t>
      </w:r>
      <w:r>
        <w:rPr>
          <w:rtl/>
        </w:rPr>
        <w:fldChar w:fldCharType="end"/>
      </w:r>
      <w:r>
        <w:t xml:space="preserve">.  The </w:t>
      </w:r>
      <w:proofErr w:type="spellStart"/>
      <w:r>
        <w:t>SerialEM</w:t>
      </w:r>
      <w:proofErr w:type="spellEnd"/>
      <w:r>
        <w:t xml:space="preserve"> camera control panel for the </w:t>
      </w:r>
      <w:proofErr w:type="spellStart"/>
      <w:r>
        <w:t>Savvy</w:t>
      </w:r>
      <w:r w:rsidR="00653E25">
        <w:t>S</w:t>
      </w:r>
      <w:r>
        <w:t>can</w:t>
      </w:r>
      <w:proofErr w:type="spellEnd"/>
      <w:r>
        <w:t xml:space="preserve"> system.</w:t>
      </w:r>
    </w:p>
    <w:p w14:paraId="7035192B" w14:textId="77777777" w:rsidR="00FB0295" w:rsidRPr="00FB0295" w:rsidRDefault="00FB0295" w:rsidP="00FB0295">
      <w:pPr>
        <w:bidi w:val="0"/>
      </w:pPr>
    </w:p>
    <w:p w14:paraId="3380D49D" w14:textId="77777777" w:rsidR="00FB0295" w:rsidRDefault="00FB0295" w:rsidP="00FB0295">
      <w:pPr>
        <w:keepNext/>
        <w:bidi w:val="0"/>
      </w:pPr>
      <w:r>
        <w:rPr>
          <w:noProof/>
        </w:rPr>
        <w:drawing>
          <wp:inline distT="0" distB="0" distL="0" distR="0" wp14:anchorId="60716629" wp14:editId="2F3780EB">
            <wp:extent cx="5274310" cy="2874645"/>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5274310" cy="2874645"/>
                    </a:xfrm>
                    <a:prstGeom prst="rect">
                      <a:avLst/>
                    </a:prstGeom>
                  </pic:spPr>
                </pic:pic>
              </a:graphicData>
            </a:graphic>
          </wp:inline>
        </w:drawing>
      </w:r>
    </w:p>
    <w:p w14:paraId="706950CA" w14:textId="7C2F6753" w:rsidR="00FB0295" w:rsidRDefault="00AD24D6" w:rsidP="00AD24D6">
      <w:pPr>
        <w:pStyle w:val="Caption"/>
        <w:bidi w:val="0"/>
        <w:jc w:val="both"/>
      </w:pPr>
      <w:r>
        <w:t xml:space="preserve">Figure </w:t>
      </w:r>
      <w:r w:rsidR="00FB0295">
        <w:rPr>
          <w:rtl/>
        </w:rPr>
        <w:fldChar w:fldCharType="begin"/>
      </w:r>
      <w:r w:rsidR="00FB0295">
        <w:rPr>
          <w:rtl/>
        </w:rPr>
        <w:instrText xml:space="preserve"> </w:instrText>
      </w:r>
      <w:r w:rsidR="00FB0295">
        <w:instrText>SEQ</w:instrText>
      </w:r>
      <w:r w:rsidR="00FB0295">
        <w:rPr>
          <w:rtl/>
        </w:rPr>
        <w:instrText xml:space="preserve"> </w:instrText>
      </w:r>
      <w:r w:rsidR="00FB0295">
        <w:instrText>Figure \* ARABIC</w:instrText>
      </w:r>
      <w:r w:rsidR="00FB0295">
        <w:rPr>
          <w:rtl/>
        </w:rPr>
        <w:instrText xml:space="preserve"> </w:instrText>
      </w:r>
      <w:r w:rsidR="00FB0295">
        <w:rPr>
          <w:rtl/>
        </w:rPr>
        <w:fldChar w:fldCharType="separate"/>
      </w:r>
      <w:r w:rsidR="00740A5D">
        <w:rPr>
          <w:noProof/>
          <w:rtl/>
        </w:rPr>
        <w:t>3</w:t>
      </w:r>
      <w:r w:rsidR="00FB0295">
        <w:rPr>
          <w:rtl/>
        </w:rPr>
        <w:fldChar w:fldCharType="end"/>
      </w:r>
      <w:r w:rsidR="00FB0295">
        <w:t>. Shadow1 GUI screen.</w:t>
      </w:r>
    </w:p>
    <w:p w14:paraId="09ABA769" w14:textId="4CC4479F" w:rsidR="001A14C9" w:rsidRDefault="001A14C9">
      <w:pPr>
        <w:bidi w:val="0"/>
      </w:pPr>
    </w:p>
    <w:p w14:paraId="0597F60D" w14:textId="77777777" w:rsidR="00303248" w:rsidRDefault="00303248" w:rsidP="001A14C9">
      <w:pPr>
        <w:pStyle w:val="Heading2"/>
        <w:bidi w:val="0"/>
      </w:pPr>
    </w:p>
    <w:p w14:paraId="7CD753F6" w14:textId="2F91C0A3" w:rsidR="001A14C9" w:rsidRDefault="001C191B" w:rsidP="00303248">
      <w:pPr>
        <w:pStyle w:val="Heading2"/>
        <w:bidi w:val="0"/>
      </w:pPr>
      <w:r>
        <w:t>5</w:t>
      </w:r>
      <w:r w:rsidR="001A14C9">
        <w:t>. Hardware interfaces</w:t>
      </w:r>
    </w:p>
    <w:p w14:paraId="3BAB3B2C" w14:textId="770C6E00" w:rsidR="001A14C9" w:rsidRDefault="001A14C9" w:rsidP="001A14C9">
      <w:pPr>
        <w:bidi w:val="0"/>
      </w:pPr>
    </w:p>
    <w:p w14:paraId="32E4EBB7" w14:textId="301E0E03" w:rsidR="001A14C9" w:rsidRDefault="001A14C9" w:rsidP="00653E25">
      <w:pPr>
        <w:bidi w:val="0"/>
      </w:pPr>
      <w:r>
        <w:t xml:space="preserve">The hardware </w:t>
      </w:r>
      <w:r w:rsidR="00EE79E0">
        <w:t xml:space="preserve">connections between </w:t>
      </w:r>
      <w:r>
        <w:t xml:space="preserve">the electron microscope (EM) </w:t>
      </w:r>
      <w:r w:rsidR="00EE79E0">
        <w:t xml:space="preserve">components and the </w:t>
      </w:r>
      <w:proofErr w:type="spellStart"/>
      <w:r w:rsidR="00EE79E0">
        <w:t>Savvy</w:t>
      </w:r>
      <w:r w:rsidR="00653E25">
        <w:t>S</w:t>
      </w:r>
      <w:r w:rsidR="00EE79E0">
        <w:t>can</w:t>
      </w:r>
      <w:proofErr w:type="spellEnd"/>
      <w:r w:rsidR="00EE79E0">
        <w:t xml:space="preserve"> system </w:t>
      </w:r>
      <w:r>
        <w:t xml:space="preserve">is shown in Fig.4. </w:t>
      </w:r>
      <w:r w:rsidR="00AD2B11">
        <w:t xml:space="preserve">The </w:t>
      </w:r>
      <w:proofErr w:type="spellStart"/>
      <w:r w:rsidR="00AD2B11">
        <w:t>scanx</w:t>
      </w:r>
      <w:proofErr w:type="spellEnd"/>
      <w:r w:rsidR="00AD2B11">
        <w:t xml:space="preserve"> and </w:t>
      </w:r>
      <w:proofErr w:type="spellStart"/>
      <w:r w:rsidR="00AD2B11">
        <w:t>scany</w:t>
      </w:r>
      <w:proofErr w:type="spellEnd"/>
      <w:r w:rsidR="00AD2B11">
        <w:t xml:space="preserve"> are external scan signals further manipulated </w:t>
      </w:r>
      <w:r w:rsidR="00B13F7C">
        <w:t>inside the EM. The</w:t>
      </w:r>
      <w:r w:rsidR="00AD2B11">
        <w:t xml:space="preserve"> external scan does not interfere with navigation functions</w:t>
      </w:r>
      <w:r w:rsidR="00B13F7C">
        <w:t xml:space="preserve"> such as image shift and rotation</w:t>
      </w:r>
      <w:r w:rsidR="00AD2B11">
        <w:t xml:space="preserve">. </w:t>
      </w:r>
    </w:p>
    <w:p w14:paraId="3A0251A9" w14:textId="3CC7A2F9" w:rsidR="001A14C9" w:rsidRDefault="001A14C9" w:rsidP="001A14C9">
      <w:pPr>
        <w:bidi w:val="0"/>
      </w:pPr>
    </w:p>
    <w:p w14:paraId="51C3FAC8" w14:textId="77777777" w:rsidR="001A14C9" w:rsidRDefault="001A14C9" w:rsidP="001A14C9">
      <w:pPr>
        <w:bidi w:val="0"/>
      </w:pPr>
    </w:p>
    <w:p w14:paraId="0DA3470B" w14:textId="63E15B5A" w:rsidR="00654D27" w:rsidRDefault="001A14C9" w:rsidP="00654D27">
      <w:pPr>
        <w:keepNext/>
        <w:bidi w:val="0"/>
      </w:pPr>
      <w:r>
        <w:rPr>
          <w:noProof/>
        </w:rPr>
        <w:drawing>
          <wp:inline distT="0" distB="0" distL="0" distR="0" wp14:anchorId="7FBC5E7E" wp14:editId="6D8C3381">
            <wp:extent cx="4658360" cy="2913211"/>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58360" cy="2913211"/>
                    </a:xfrm>
                    <a:prstGeom prst="rect">
                      <a:avLst/>
                    </a:prstGeom>
                  </pic:spPr>
                </pic:pic>
              </a:graphicData>
            </a:graphic>
          </wp:inline>
        </w:drawing>
      </w:r>
    </w:p>
    <w:p w14:paraId="303B60A4" w14:textId="6923BEF7" w:rsidR="001A14C9" w:rsidRDefault="001A14C9" w:rsidP="001A14C9">
      <w:pPr>
        <w:pStyle w:val="Caption"/>
        <w:bidi w:val="0"/>
      </w:pPr>
      <w:r>
        <w:t xml:space="preserve">Figure </w:t>
      </w:r>
      <w:r w:rsidR="00D24195">
        <w:rPr>
          <w:noProof/>
        </w:rPr>
        <w:fldChar w:fldCharType="begin"/>
      </w:r>
      <w:r w:rsidR="00D24195">
        <w:rPr>
          <w:noProof/>
        </w:rPr>
        <w:instrText xml:space="preserve"> SEQ Figure \* ARABIC </w:instrText>
      </w:r>
      <w:r w:rsidR="00D24195">
        <w:rPr>
          <w:noProof/>
        </w:rPr>
        <w:fldChar w:fldCharType="separate"/>
      </w:r>
      <w:r w:rsidR="00740A5D">
        <w:rPr>
          <w:noProof/>
        </w:rPr>
        <w:t>4</w:t>
      </w:r>
      <w:r w:rsidR="00D24195">
        <w:rPr>
          <w:noProof/>
        </w:rPr>
        <w:fldChar w:fldCharType="end"/>
      </w:r>
      <w:r>
        <w:t>.  Hardware scheme.</w:t>
      </w:r>
    </w:p>
    <w:p w14:paraId="4DA44373" w14:textId="77777777" w:rsidR="00274387" w:rsidRDefault="00274387" w:rsidP="00654D27">
      <w:pPr>
        <w:pStyle w:val="Heading2"/>
        <w:bidi w:val="0"/>
      </w:pPr>
    </w:p>
    <w:p w14:paraId="07AFC4D4" w14:textId="6671A560" w:rsidR="00274387" w:rsidRDefault="00924B16" w:rsidP="00274387">
      <w:pPr>
        <w:pStyle w:val="Heading2"/>
        <w:bidi w:val="0"/>
      </w:pPr>
      <w:r>
        <w:t>6</w:t>
      </w:r>
      <w:r w:rsidR="00274387">
        <w:t>. Scan pattern generation</w:t>
      </w:r>
    </w:p>
    <w:p w14:paraId="7D1EBD1F" w14:textId="77777777" w:rsidR="00274387" w:rsidRPr="00274387" w:rsidRDefault="00274387" w:rsidP="00274387">
      <w:pPr>
        <w:bidi w:val="0"/>
      </w:pPr>
    </w:p>
    <w:p w14:paraId="6485A682" w14:textId="77777777" w:rsidR="00303248" w:rsidRPr="00303248" w:rsidRDefault="00303248" w:rsidP="00303248">
      <w:pPr>
        <w:bidi w:val="0"/>
        <w:spacing w:line="276" w:lineRule="auto"/>
        <w:jc w:val="both"/>
      </w:pPr>
      <w:r w:rsidRPr="00303248">
        <w:t xml:space="preserve">The beam deflection signals </w:t>
      </w:r>
      <w:proofErr w:type="spellStart"/>
      <w:r w:rsidRPr="00303248">
        <w:t>scanX</w:t>
      </w:r>
      <w:proofErr w:type="spellEnd"/>
      <w:r w:rsidRPr="00303248">
        <w:t xml:space="preserve"> and </w:t>
      </w:r>
      <w:proofErr w:type="spellStart"/>
      <w:r w:rsidRPr="00303248">
        <w:t>scanY</w:t>
      </w:r>
      <w:proofErr w:type="spellEnd"/>
      <w:r w:rsidRPr="00303248">
        <w:t xml:space="preserve"> are determined based on the requested scan type, pixel aspect ratio, and certain parameters that may be set in </w:t>
      </w:r>
      <w:proofErr w:type="spellStart"/>
      <w:r w:rsidRPr="00303248">
        <w:t>SerialEM</w:t>
      </w:r>
      <w:proofErr w:type="spellEnd"/>
      <w:r w:rsidRPr="00303248">
        <w:t xml:space="preserve">. These include the scanning time, the image size in pixels, and the “binning factor”. The latter two are used for compatibility with the standard </w:t>
      </w:r>
      <w:proofErr w:type="spellStart"/>
      <w:r w:rsidRPr="00303248">
        <w:t>SerialEM</w:t>
      </w:r>
      <w:proofErr w:type="spellEnd"/>
      <w:r w:rsidRPr="00303248">
        <w:t xml:space="preserve"> camera interface dialog, and determine also the dimensions of the image array returned to the </w:t>
      </w:r>
      <w:proofErr w:type="spellStart"/>
      <w:r w:rsidRPr="00303248">
        <w:t>SerialEM</w:t>
      </w:r>
      <w:proofErr w:type="spellEnd"/>
      <w:r w:rsidRPr="00303248">
        <w:t xml:space="preserve"> buffer.  </w:t>
      </w:r>
    </w:p>
    <w:p w14:paraId="7651C6A7" w14:textId="77777777" w:rsidR="00303248" w:rsidRPr="00303248" w:rsidRDefault="00303248" w:rsidP="00303248">
      <w:pPr>
        <w:bidi w:val="0"/>
        <w:spacing w:line="276" w:lineRule="auto"/>
        <w:jc w:val="both"/>
      </w:pPr>
      <w:r w:rsidRPr="00303248">
        <w:t>At first the voltage spans of the two digital to analog converter (DAC) channels in the AWG are set as follows:</w:t>
      </w:r>
    </w:p>
    <w:p w14:paraId="3A3EF76B" w14:textId="77777777" w:rsidR="00303248" w:rsidRPr="00303248" w:rsidRDefault="00303248" w:rsidP="00303248">
      <w:pPr>
        <w:bidi w:val="0"/>
        <w:spacing w:line="276" w:lineRule="auto"/>
        <w:jc w:val="both"/>
      </w:pPr>
      <w:proofErr w:type="spellStart"/>
      <w:r w:rsidRPr="00303248">
        <w:t>scanx_amplitude</w:t>
      </w:r>
      <w:proofErr w:type="spellEnd"/>
      <w:r w:rsidRPr="00303248">
        <w:t xml:space="preserve"> = </w:t>
      </w:r>
      <w:proofErr w:type="spellStart"/>
      <w:r w:rsidRPr="00303248">
        <w:t>standard_amplitude</w:t>
      </w:r>
      <w:proofErr w:type="spellEnd"/>
      <w:r w:rsidRPr="00303248">
        <w:t xml:space="preserve"> * </w:t>
      </w:r>
      <w:proofErr w:type="spellStart"/>
      <w:r w:rsidRPr="00303248">
        <w:t>fullXsize</w:t>
      </w:r>
      <w:proofErr w:type="spellEnd"/>
      <w:r w:rsidRPr="00303248">
        <w:t xml:space="preserve"> * binning / </w:t>
      </w:r>
      <w:proofErr w:type="spellStart"/>
      <w:r w:rsidRPr="00303248">
        <w:t>standard_size</w:t>
      </w:r>
      <w:proofErr w:type="spellEnd"/>
    </w:p>
    <w:p w14:paraId="1CA69C5D" w14:textId="77777777" w:rsidR="00303248" w:rsidRPr="00303248" w:rsidRDefault="00303248" w:rsidP="00303248">
      <w:pPr>
        <w:bidi w:val="0"/>
        <w:spacing w:line="276" w:lineRule="auto"/>
        <w:jc w:val="both"/>
      </w:pPr>
      <w:proofErr w:type="spellStart"/>
      <w:r w:rsidRPr="00303248">
        <w:t>scany_amplitude</w:t>
      </w:r>
      <w:proofErr w:type="spellEnd"/>
      <w:r w:rsidRPr="00303248">
        <w:t xml:space="preserve"> = </w:t>
      </w:r>
      <w:proofErr w:type="spellStart"/>
      <w:r w:rsidRPr="00303248">
        <w:t>standard_amplitude</w:t>
      </w:r>
      <w:proofErr w:type="spellEnd"/>
      <w:r w:rsidRPr="00303248">
        <w:t xml:space="preserve"> * </w:t>
      </w:r>
      <w:proofErr w:type="spellStart"/>
      <w:r w:rsidRPr="00303248">
        <w:t>AspectRatio</w:t>
      </w:r>
      <w:proofErr w:type="spellEnd"/>
      <w:r w:rsidRPr="00303248">
        <w:t xml:space="preserve"> * </w:t>
      </w:r>
      <w:proofErr w:type="spellStart"/>
      <w:r w:rsidRPr="00303248">
        <w:t>fullYsize</w:t>
      </w:r>
      <w:proofErr w:type="spellEnd"/>
      <w:r w:rsidRPr="00303248">
        <w:t xml:space="preserve"> * binning / </w:t>
      </w:r>
      <w:proofErr w:type="spellStart"/>
      <w:r w:rsidRPr="00303248">
        <w:t>standard_size</w:t>
      </w:r>
      <w:proofErr w:type="spellEnd"/>
    </w:p>
    <w:p w14:paraId="3EC9631E" w14:textId="77777777" w:rsidR="00303248" w:rsidRPr="00303248" w:rsidRDefault="00303248" w:rsidP="00303248">
      <w:pPr>
        <w:bidi w:val="0"/>
        <w:spacing w:line="276" w:lineRule="auto"/>
        <w:jc w:val="both"/>
      </w:pPr>
      <w:r w:rsidRPr="00303248">
        <w:t xml:space="preserve">The standard size refers to the net size of the image in binning=1, while the full size refers to a size in pixels of the full beam deflection including sacrificed margins. The second step is to </w:t>
      </w:r>
      <w:r w:rsidRPr="00303248">
        <w:lastRenderedPageBreak/>
        <w:t xml:space="preserve">prepare beam trajectory vectors with respect to the full span of the DAC channels. The third step is to calculate corrected beam locations according to a lumped circuit of the deflection coils and stored as a key to be used in deciphering the signals acquired from the detectors (see main article, </w:t>
      </w:r>
      <w:r w:rsidRPr="00303248">
        <w:rPr>
          <w:i/>
          <w:iCs/>
        </w:rPr>
        <w:t>Treatment of inductive scan delays</w:t>
      </w:r>
      <w:r w:rsidRPr="00303248">
        <w:t>). This last step turns out to be crucial for implementation of unconventional (i.e., non-raster) scan patterns.</w:t>
      </w:r>
    </w:p>
    <w:p w14:paraId="0154D589" w14:textId="77777777" w:rsidR="00274387" w:rsidRPr="00274387" w:rsidRDefault="00274387" w:rsidP="00274387">
      <w:pPr>
        <w:bidi w:val="0"/>
        <w:spacing w:line="276" w:lineRule="auto"/>
      </w:pPr>
      <w:r w:rsidRPr="00274387">
        <w:t>We demonstrate different scan patterns to image a replica grating (S106, Agar Scientific, with 2160 lines/mm). Nominal image size is 1024x1024 pixels and scan times appear in the figure legends.</w:t>
      </w:r>
    </w:p>
    <w:p w14:paraId="2E909714" w14:textId="6A2B1DE4" w:rsidR="00274387" w:rsidRPr="00274387" w:rsidRDefault="00274387" w:rsidP="007229B4">
      <w:pPr>
        <w:bidi w:val="0"/>
        <w:spacing w:line="276" w:lineRule="auto"/>
        <w:jc w:val="both"/>
      </w:pPr>
      <w:r w:rsidRPr="00274387">
        <w:rPr>
          <w:i/>
          <w:iCs/>
        </w:rPr>
        <w:t>Raster scan.</w:t>
      </w:r>
      <w:r w:rsidRPr="00274387">
        <w:rPr>
          <w:i/>
          <w:iCs/>
        </w:rPr>
        <w:tab/>
      </w:r>
      <w:r w:rsidRPr="00274387">
        <w:t>A conventional raster scan is built from unidirectional line sweeps in the x direction constructed of equally spaced points in time (Fig.</w:t>
      </w:r>
      <w:r w:rsidR="007229B4">
        <w:t>5</w:t>
      </w:r>
      <w:r w:rsidRPr="00274387">
        <w:t xml:space="preserve">). Measures must be taken to exclude the distorted regions of each line where the beam undergoes strong acceleration. In the present implementation, the length of the lines is extended to 141% of the requested image size in x, and the </w:t>
      </w:r>
      <w:proofErr w:type="spellStart"/>
      <w:r w:rsidRPr="00274387">
        <w:t>flyback</w:t>
      </w:r>
      <w:proofErr w:type="spellEnd"/>
      <w:r w:rsidRPr="00274387">
        <w:t xml:space="preserve"> of the beam to the start of the next line is given a fixed duration of 40</w:t>
      </w:r>
      <w:r w:rsidRPr="00274387">
        <w:rPr>
          <w:rFonts w:cstheme="minorHAnsi"/>
        </w:rPr>
        <w:t>µ</w:t>
      </w:r>
      <w:r w:rsidRPr="00274387">
        <w:t xml:space="preserve">s. Extending the </w:t>
      </w:r>
      <w:proofErr w:type="spellStart"/>
      <w:r w:rsidRPr="00274387">
        <w:t>flyback</w:t>
      </w:r>
      <w:proofErr w:type="spellEnd"/>
      <w:r w:rsidRPr="00274387">
        <w:t xml:space="preserve"> delay time allows for a shorter line extension </w:t>
      </w:r>
      <w:r w:rsidRPr="00274387">
        <w:fldChar w:fldCharType="begin"/>
      </w:r>
      <w:r w:rsidRPr="00274387">
        <w:instrText xml:space="preserve"> ADDIN ZOTERO_ITEM CSL_CITATION {"citationID":"koGQqoLV","properties":{"formattedCitation":"(Velazco et al., 2020)","plainCitation":"(Velazco et al., 2020)","noteIndex":0},"citationItems":[{"id":"1t0ElM83/9hOzokfy","uris":["http://zotero.org/users/6793565/items/ZG735LA8"],"uri":["http://zotero.org/users/6793565/items/ZG735LA8"],"itemData":{"id":443,"type":"article-journal","abstract":"STEM imaging is typically performed by raster scanning a focused electron probe over a sample. Here we investigate and compare three different scan patterns, making use of a programmable scan engine that allows to arbitrarily set the sequence of probe positions that are consecutively visited on the sample. We compare the typical raster scan with a so-called ‘snake’ pattern where the scan direction is reversed after each row and a novel Hilbert scan pattern that changes scan direction rapidly and provides an homogeneous treatment of both scan directions. We experimentally evaluate the imaging performance on a single crystal test sample by varying dwell time and evaluating behaviour with respect to sample drift. We demonstrate the ability of the Hilbert scan pattern to more faithfully represent the high frequency content of the image in the presence of sample drift. It is also shown that Hilbert scanning provides reduced bias when measuring lattice parameters from the obtained scanned images while maintaining similar precision in both scan directions which is especially important when e.g. performing strain analysis. Compared to raster scanning with flyback correction, both snake and Hilbert scanning benefit from dose reduction as only small probe movement steps occur.","container-title":"Ultramicroscopy","DOI":"10.1016/j.ultramic.2020.113021","ISSN":"0304-3991","journalAbbreviation":"Ultramicroscopy","language":"en","page":"113021","source":"ScienceDirect","title":"Evaluation of different rectangular scan strategies for STEM imaging","volume":"215","author":[{"family":"Velazco","given":"A."},{"family":"Nord","given":"M."},{"family":"Béché","given":"A."},{"family":"Verbeeck","given":"J."}],"issued":{"date-parts":[["2020",8,1]]}}}],"schema":"https://github.com/citation-style-language/schema/raw/master/csl-citation.json"} </w:instrText>
      </w:r>
      <w:r w:rsidRPr="00274387">
        <w:fldChar w:fldCharType="separate"/>
      </w:r>
      <w:r w:rsidRPr="00274387">
        <w:rPr>
          <w:rFonts w:ascii="Calibri" w:hAnsi="Calibri" w:cs="Calibri"/>
        </w:rPr>
        <w:t>(Velazco et al., 2020)</w:t>
      </w:r>
      <w:r w:rsidRPr="00274387">
        <w:fldChar w:fldCharType="end"/>
      </w:r>
      <w:r w:rsidRPr="00274387">
        <w:t xml:space="preserve">. The margins are stored in the raw data files but the image at nominal width would contain the central square. Acquisition is oversampled by a chosen factor </w:t>
      </w:r>
      <w:proofErr w:type="spellStart"/>
      <w:r w:rsidRPr="00274387">
        <w:t>samples_per_pixel</w:t>
      </w:r>
      <w:proofErr w:type="spellEnd"/>
      <w:r w:rsidRPr="00274387">
        <w:t xml:space="preserve">, typically equal to 10, and steps in the position vector are adjusted according to the sampling rate. The spacing between lines is equal to the pixel size in the y axis, either sequentially or with interlace. Pixels in the x direction should be generated from the oversampled trace, possibly by picking out individual samplings or by averaging over a window in time for noise reduction. Optimal choice of pixel size relates, of course, to the size of the focused probe and the target resolution. </w:t>
      </w:r>
    </w:p>
    <w:p w14:paraId="7C00977B" w14:textId="77777777" w:rsidR="00274387" w:rsidRDefault="00274387" w:rsidP="00274387">
      <w:pPr>
        <w:keepNext/>
        <w:bidi w:val="0"/>
        <w:spacing w:line="276" w:lineRule="auto"/>
        <w:jc w:val="both"/>
      </w:pPr>
      <w:r>
        <w:rPr>
          <w:noProof/>
        </w:rPr>
        <w:drawing>
          <wp:inline distT="0" distB="0" distL="0" distR="0" wp14:anchorId="33EC5DB4" wp14:editId="45F45710">
            <wp:extent cx="3108960" cy="38109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3">
                      <a:extLst>
                        <a:ext uri="{28A0092B-C50C-407E-A947-70E740481C1C}">
                          <a14:useLocalDpi xmlns:a14="http://schemas.microsoft.com/office/drawing/2010/main" val="0"/>
                        </a:ext>
                      </a:extLst>
                    </a:blip>
                    <a:stretch>
                      <a:fillRect/>
                    </a:stretch>
                  </pic:blipFill>
                  <pic:spPr>
                    <a:xfrm>
                      <a:off x="0" y="0"/>
                      <a:ext cx="3108960" cy="3810950"/>
                    </a:xfrm>
                    <a:prstGeom prst="rect">
                      <a:avLst/>
                    </a:prstGeom>
                  </pic:spPr>
                </pic:pic>
              </a:graphicData>
            </a:graphic>
          </wp:inline>
        </w:drawing>
      </w:r>
    </w:p>
    <w:p w14:paraId="3DC03E63" w14:textId="05A02331" w:rsidR="00274387" w:rsidRPr="00FD7179" w:rsidRDefault="00274387" w:rsidP="00AD24D6">
      <w:pPr>
        <w:pStyle w:val="Caption"/>
        <w:bidi w:val="0"/>
        <w:jc w:val="both"/>
        <w:rPr>
          <w:sz w:val="24"/>
          <w:szCs w:val="24"/>
        </w:rPr>
      </w:pPr>
      <w:r>
        <w:t xml:space="preserve">Figure </w:t>
      </w:r>
      <w:r w:rsidR="00AD24D6">
        <w:rPr>
          <w:noProof/>
        </w:rPr>
        <w:t>5</w:t>
      </w:r>
      <w:r>
        <w:t xml:space="preserve">. </w:t>
      </w:r>
      <w:r w:rsidRPr="00F94A5E">
        <w:t>Raster scan. (a) Conventional scan of a cross grating with 41% horizontal margins, 14.1 s total scan time. (b) Pattern of the sequence of scan points.</w:t>
      </w:r>
    </w:p>
    <w:p w14:paraId="13261F07" w14:textId="779183D2" w:rsidR="00274387" w:rsidRPr="00274387" w:rsidRDefault="00274387" w:rsidP="007229B4">
      <w:pPr>
        <w:bidi w:val="0"/>
        <w:spacing w:line="276" w:lineRule="auto"/>
        <w:jc w:val="both"/>
      </w:pPr>
      <w:r w:rsidRPr="00274387">
        <w:rPr>
          <w:i/>
          <w:iCs/>
        </w:rPr>
        <w:lastRenderedPageBreak/>
        <w:t xml:space="preserve">Sliding circle scan. </w:t>
      </w:r>
      <w:r w:rsidRPr="00274387">
        <w:t>A sliding-circle pattern (Fig.</w:t>
      </w:r>
      <w:r w:rsidR="007229B4">
        <w:t>6</w:t>
      </w:r>
      <w:r w:rsidRPr="00274387">
        <w:t xml:space="preserve">) is based on a circular motion repeated while the center drifts along the x axis by a distance of two or more diameters. The number of samples per circle is defined by the circumference of the circle in pixel </w:t>
      </w:r>
      <w:proofErr w:type="gramStart"/>
      <w:r w:rsidRPr="00274387">
        <w:t>units</w:t>
      </w:r>
      <w:proofErr w:type="gramEnd"/>
      <w:r w:rsidRPr="00274387">
        <w:t xml:space="preserve"> times </w:t>
      </w:r>
      <w:proofErr w:type="spellStart"/>
      <w:r w:rsidRPr="00274387">
        <w:t>samples_per_pixel</w:t>
      </w:r>
      <w:proofErr w:type="spellEnd"/>
      <w:r w:rsidRPr="00274387">
        <w:t xml:space="preserve">. If a lateral shift of precisely two pixels is imposed after each round, then the forward and backward semicircles fill part of the image intermittently without double-sampling while the margins are </w:t>
      </w:r>
      <w:proofErr w:type="spellStart"/>
      <w:r w:rsidRPr="00274387">
        <w:t>undersampled</w:t>
      </w:r>
      <w:proofErr w:type="spellEnd"/>
      <w:r w:rsidRPr="00274387">
        <w:t xml:space="preserve"> in the horizontal direction. Generalization of circle to ellipse, as shown in Fig.</w:t>
      </w:r>
      <w:r w:rsidR="007229B4">
        <w:t>6</w:t>
      </w:r>
      <w:r w:rsidRPr="00274387">
        <w:t>a with aspect ratio 3/2, minimizes area loss at the corners and increases the double-sampled area at the center. Despite the non-zero acceleration, the inductive correction displayed in Fig.</w:t>
      </w:r>
      <w:r w:rsidR="007229B4">
        <w:t>6</w:t>
      </w:r>
      <w:r w:rsidRPr="00274387">
        <w:t xml:space="preserve">b successfully corrects the vertical mismatch between the leading and trailing sides of the scan. </w:t>
      </w:r>
    </w:p>
    <w:p w14:paraId="388118D3" w14:textId="77777777" w:rsidR="00274387" w:rsidRPr="00274387" w:rsidRDefault="00274387" w:rsidP="00274387">
      <w:pPr>
        <w:bidi w:val="0"/>
        <w:spacing w:line="276" w:lineRule="auto"/>
        <w:jc w:val="both"/>
      </w:pPr>
      <w:r w:rsidRPr="00274387">
        <w:t xml:space="preserve">Another relevant consideration is the uniformity of exposure. With a sliding circle rotating at constant angular velocity, the electron exposure at the top and bottom will be double that at the center; this factor will be reduced by the aspect ratio of an ellipse. In order to achieve a uniform exposure, the oversampling factor should vary to compensate for the shorter travel at the upper and lower margins. Such compensation would be achieved with a travel speed proportional to </w:t>
      </w:r>
      <m:oMath>
        <m:r>
          <w:rPr>
            <w:rFonts w:ascii="Cambria Math" w:hAnsi="Cambria Math"/>
          </w:rPr>
          <m:t>2/[1+</m:t>
        </m:r>
        <m:rad>
          <m:radPr>
            <m:degHide m:val="1"/>
            <m:ctrlPr>
              <w:rPr>
                <w:rFonts w:ascii="Cambria Math" w:hAnsi="Cambria Math"/>
                <w:i/>
              </w:rPr>
            </m:ctrlPr>
          </m:radPr>
          <m:deg/>
          <m:e>
            <m:r>
              <w:rPr>
                <w:rFonts w:ascii="Cambria Math" w:hAnsi="Cambria Math"/>
              </w:rPr>
              <m:t>1-(y/</m:t>
            </m:r>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r>
              <m:rPr>
                <m:nor/>
              </m:rPr>
              <w:rPr>
                <w:rFonts w:ascii="Cambria Math" w:hAnsi="Cambria Math"/>
              </w:rPr>
              <m:t>AspectRatio</m:t>
            </m:r>
            <m:sSup>
              <m:sSupPr>
                <m:ctrlPr>
                  <w:rPr>
                    <w:rFonts w:ascii="Cambria Math" w:hAnsi="Cambria Math"/>
                    <w:i/>
                  </w:rPr>
                </m:ctrlPr>
              </m:sSupPr>
              <m:e>
                <m:r>
                  <w:rPr>
                    <w:rFonts w:ascii="Cambria Math" w:hAnsi="Cambria Math"/>
                  </w:rPr>
                  <m:t>)</m:t>
                </m:r>
              </m:e>
              <m:sup>
                <m:r>
                  <w:rPr>
                    <w:rFonts w:ascii="Cambria Math" w:hAnsi="Cambria Math"/>
                  </w:rPr>
                  <m:t>2</m:t>
                </m:r>
              </m:sup>
            </m:sSup>
          </m:e>
        </m:rad>
        <m:r>
          <w:rPr>
            <w:rFonts w:ascii="Cambria Math" w:hAnsi="Cambria Math"/>
          </w:rPr>
          <m:t>]</m:t>
        </m:r>
      </m:oMath>
      <w:r w:rsidRPr="00274387">
        <w:t xml:space="preserve">. Implementation is straightforward since the scan coordinates are determined </w:t>
      </w:r>
      <w:r w:rsidRPr="00274387">
        <w:rPr>
          <w:i/>
          <w:iCs/>
        </w:rPr>
        <w:t>a priori</w:t>
      </w:r>
      <w:r w:rsidRPr="00274387">
        <w:t xml:space="preserve"> and uploaded to the arbitrary wave generator.            </w:t>
      </w:r>
    </w:p>
    <w:p w14:paraId="4BA222DB" w14:textId="77777777" w:rsidR="00274387" w:rsidRDefault="00274387" w:rsidP="00274387">
      <w:pPr>
        <w:keepNext/>
        <w:bidi w:val="0"/>
      </w:pPr>
      <w:r>
        <w:rPr>
          <w:noProof/>
        </w:rPr>
        <w:drawing>
          <wp:inline distT="0" distB="0" distL="0" distR="0" wp14:anchorId="09A77A69" wp14:editId="5DE4AF89">
            <wp:extent cx="2894105" cy="41801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2894105" cy="4180107"/>
                    </a:xfrm>
                    <a:prstGeom prst="rect">
                      <a:avLst/>
                    </a:prstGeom>
                  </pic:spPr>
                </pic:pic>
              </a:graphicData>
            </a:graphic>
          </wp:inline>
        </w:drawing>
      </w:r>
    </w:p>
    <w:p w14:paraId="261FFAFC" w14:textId="37601A3D" w:rsidR="00274387" w:rsidRDefault="00274387" w:rsidP="00AD24D6">
      <w:pPr>
        <w:pStyle w:val="Caption"/>
        <w:bidi w:val="0"/>
      </w:pPr>
      <w:r>
        <w:t xml:space="preserve">Figure </w:t>
      </w:r>
      <w:r w:rsidR="00AD24D6">
        <w:rPr>
          <w:noProof/>
        </w:rPr>
        <w:t>6</w:t>
      </w:r>
      <w:r>
        <w:t xml:space="preserve">. </w:t>
      </w:r>
      <w:r w:rsidRPr="00C1296F">
        <w:t>Sliding circle scan. (a) Full span of a 20 s scan, uncorrected. (b) 20 s scan corrected. (c) Pattern of the sequence of scan points.</w:t>
      </w:r>
    </w:p>
    <w:p w14:paraId="49C650F8" w14:textId="77777777" w:rsidR="00274387" w:rsidRDefault="00274387" w:rsidP="00274387">
      <w:pPr>
        <w:pStyle w:val="Heading2"/>
        <w:bidi w:val="0"/>
      </w:pPr>
    </w:p>
    <w:p w14:paraId="5D308155" w14:textId="3A2A172B" w:rsidR="00654D27" w:rsidRDefault="00924B16" w:rsidP="00274387">
      <w:pPr>
        <w:pStyle w:val="Heading2"/>
        <w:bidi w:val="0"/>
      </w:pPr>
      <w:r>
        <w:t>7</w:t>
      </w:r>
      <w:r w:rsidR="00654D27">
        <w:t>. Opal detector characterization</w:t>
      </w:r>
    </w:p>
    <w:p w14:paraId="0DD71123" w14:textId="4AC0F727" w:rsidR="00654D27" w:rsidRDefault="00654D27" w:rsidP="00654D27">
      <w:pPr>
        <w:bidi w:val="0"/>
      </w:pPr>
    </w:p>
    <w:p w14:paraId="680EE937" w14:textId="3CFEB0D6" w:rsidR="00D0160A" w:rsidRPr="00D0160A" w:rsidRDefault="00D0160A" w:rsidP="006F212D">
      <w:pPr>
        <w:bidi w:val="0"/>
        <w:spacing w:line="276" w:lineRule="auto"/>
        <w:jc w:val="both"/>
        <w:rPr>
          <w:rFonts w:ascii="Calibri" w:eastAsiaTheme="minorEastAsia" w:hAnsi="Calibri"/>
        </w:rPr>
      </w:pPr>
      <w:r w:rsidRPr="00D0160A">
        <w:rPr>
          <w:rFonts w:ascii="Calibri" w:eastAsiaTheme="minorEastAsia" w:hAnsi="Calibri"/>
        </w:rPr>
        <w:t xml:space="preserve">The “Differential Phase Contrast” DPC evaluation presumes that the detector segment response is uniform. This is an advantage of diode-based detectors such as the Opal. </w:t>
      </w:r>
      <w:r w:rsidR="00603AD8">
        <w:rPr>
          <w:rFonts w:ascii="Calibri" w:eastAsiaTheme="minorEastAsia" w:hAnsi="Calibri"/>
        </w:rPr>
        <w:t xml:space="preserve">The inset in </w:t>
      </w:r>
      <w:r w:rsidRPr="00D0160A">
        <w:rPr>
          <w:rFonts w:ascii="Calibri" w:eastAsiaTheme="minorEastAsia" w:hAnsi="Calibri"/>
        </w:rPr>
        <w:t>Fig.</w:t>
      </w:r>
      <w:r w:rsidR="0016068D">
        <w:rPr>
          <w:rFonts w:ascii="Calibri" w:eastAsiaTheme="minorEastAsia" w:hAnsi="Calibri"/>
        </w:rPr>
        <w:t>7</w:t>
      </w:r>
      <w:r w:rsidRPr="00D0160A">
        <w:rPr>
          <w:rFonts w:ascii="Calibri" w:eastAsiaTheme="minorEastAsia" w:hAnsi="Calibri"/>
        </w:rPr>
        <w:t xml:space="preserve"> shows the </w:t>
      </w:r>
      <w:r w:rsidR="006F212D">
        <w:rPr>
          <w:rFonts w:ascii="Calibri" w:eastAsiaTheme="minorEastAsia" w:hAnsi="Calibri"/>
        </w:rPr>
        <w:t xml:space="preserve">uniformity in </w:t>
      </w:r>
      <w:r w:rsidRPr="00D0160A">
        <w:rPr>
          <w:rFonts w:ascii="Calibri" w:eastAsiaTheme="minorEastAsia" w:hAnsi="Calibri"/>
        </w:rPr>
        <w:t>response as a focused probe is scanned across the sensitive areas</w:t>
      </w:r>
      <w:r w:rsidR="00603AD8">
        <w:rPr>
          <w:rFonts w:ascii="Calibri" w:eastAsiaTheme="minorEastAsia" w:hAnsi="Calibri"/>
        </w:rPr>
        <w:t xml:space="preserve"> using direct scanning mode</w:t>
      </w:r>
      <w:r w:rsidRPr="00D0160A">
        <w:rPr>
          <w:rFonts w:ascii="Calibri" w:eastAsiaTheme="minorEastAsia" w:hAnsi="Calibri"/>
        </w:rPr>
        <w:t xml:space="preserve">. Histograms of the intensities reported in each channel </w:t>
      </w:r>
      <w:r w:rsidR="00603AD8">
        <w:rPr>
          <w:rFonts w:ascii="Calibri" w:eastAsiaTheme="minorEastAsia" w:hAnsi="Calibri"/>
        </w:rPr>
        <w:t>are found in the main plot of</w:t>
      </w:r>
      <w:r w:rsidRPr="00D0160A">
        <w:rPr>
          <w:rFonts w:ascii="Calibri" w:eastAsiaTheme="minorEastAsia" w:hAnsi="Calibri"/>
        </w:rPr>
        <w:t xml:space="preserve"> Fig.</w:t>
      </w:r>
      <w:r w:rsidR="00603AD8">
        <w:rPr>
          <w:rFonts w:ascii="Calibri" w:eastAsiaTheme="minorEastAsia" w:hAnsi="Calibri"/>
        </w:rPr>
        <w:t>7</w:t>
      </w:r>
      <w:r w:rsidRPr="00D0160A">
        <w:rPr>
          <w:rFonts w:ascii="Calibri" w:eastAsiaTheme="minorEastAsia" w:hAnsi="Calibri"/>
        </w:rPr>
        <w:t xml:space="preserve">. The variability in average response between the segments is less than 5%. The DPC calculation is valid also in the case that the quadrant segments are part of an annulus, rather than a disk, as long as the spot covers completely the inner diameter of the annulus and does not extend beyond the outer diameter. The microscope diffraction camera length is chosen to fulfill these conditions with the Opal detector segments </w:t>
      </w:r>
      <w:r w:rsidR="00603AD8">
        <w:rPr>
          <w:rFonts w:ascii="Calibri" w:eastAsiaTheme="minorEastAsia" w:hAnsi="Calibri"/>
        </w:rPr>
        <w:t>Ch1-4</w:t>
      </w:r>
      <w:r w:rsidR="00AA3293">
        <w:rPr>
          <w:rFonts w:ascii="Calibri" w:eastAsiaTheme="minorEastAsia" w:hAnsi="Calibri"/>
        </w:rPr>
        <w:t>.</w:t>
      </w:r>
    </w:p>
    <w:p w14:paraId="77E05EDD" w14:textId="5A33E6E3" w:rsidR="00E96CFB" w:rsidRDefault="0011160C" w:rsidP="0011160C">
      <w:pPr>
        <w:keepNext/>
        <w:bidi w:val="0"/>
      </w:pPr>
      <w:r>
        <w:rPr>
          <w:noProof/>
        </w:rPr>
        <mc:AlternateContent>
          <mc:Choice Requires="wps">
            <w:drawing>
              <wp:anchor distT="45720" distB="45720" distL="114300" distR="114300" simplePos="0" relativeHeight="251673600" behindDoc="0" locked="0" layoutInCell="1" allowOverlap="1" wp14:anchorId="19C34003" wp14:editId="403A7CFE">
                <wp:simplePos x="0" y="0"/>
                <wp:positionH relativeFrom="column">
                  <wp:posOffset>3977513</wp:posOffset>
                </wp:positionH>
                <wp:positionV relativeFrom="paragraph">
                  <wp:posOffset>275082</wp:posOffset>
                </wp:positionV>
                <wp:extent cx="493395"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95" cy="1404620"/>
                        </a:xfrm>
                        <a:prstGeom prst="rect">
                          <a:avLst/>
                        </a:prstGeom>
                        <a:noFill/>
                        <a:ln w="9525">
                          <a:noFill/>
                          <a:miter lim="800000"/>
                          <a:headEnd/>
                          <a:tailEnd/>
                        </a:ln>
                      </wps:spPr>
                      <wps:txbx>
                        <w:txbxContent>
                          <w:p w14:paraId="4CE36F9E" w14:textId="6C3280D2" w:rsidR="0011160C" w:rsidRPr="0011160C" w:rsidRDefault="0011160C" w:rsidP="0011160C">
                            <w:pPr>
                              <w:bidi w:val="0"/>
                              <w:rPr>
                                <w:sz w:val="16"/>
                                <w:szCs w:val="16"/>
                              </w:rPr>
                            </w:pPr>
                            <w:proofErr w:type="gramStart"/>
                            <w:r w:rsidRPr="0011160C">
                              <w:rPr>
                                <w:sz w:val="16"/>
                                <w:szCs w:val="16"/>
                              </w:rPr>
                              <w:t>total</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9C34003" id="_x0000_t202" coordsize="21600,21600" o:spt="202" path="m,l,21600r21600,l21600,xe">
                <v:stroke joinstyle="miter"/>
                <v:path gradientshapeok="t" o:connecttype="rect"/>
              </v:shapetype>
              <v:shape id="Text Box 2" o:spid="_x0000_s1026" type="#_x0000_t202" style="position:absolute;margin-left:313.2pt;margin-top:21.65pt;width:38.8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" filled="f" stroked="f">
                <v:textbox style="mso-fit-shape-to-text:t">
                  <w:txbxContent>
                    <w:p w14:paraId="4CE36F9E" w14:textId="6C3280D2" w:rsidR="0011160C" w:rsidRPr="0011160C" w:rsidRDefault="0011160C" w:rsidP="0011160C">
                      <w:pPr>
                        <w:bidi w:val="0"/>
                        <w:rPr>
                          <w:sz w:val="16"/>
                          <w:szCs w:val="16"/>
                        </w:rPr>
                      </w:pPr>
                      <w:r w:rsidRPr="0011160C">
                        <w:rPr>
                          <w:sz w:val="16"/>
                          <w:szCs w:val="16"/>
                        </w:rPr>
                        <w:t>total</w:t>
                      </w:r>
                    </w:p>
                  </w:txbxContent>
                </v:textbox>
              </v:shape>
            </w:pict>
          </mc:Fallback>
        </mc:AlternateContent>
      </w:r>
      <w:r w:rsidRPr="0011160C">
        <w:rPr>
          <w:noProof/>
        </w:rPr>
        <w:drawing>
          <wp:anchor distT="0" distB="0" distL="114300" distR="114300" simplePos="0" relativeHeight="251671552" behindDoc="0" locked="0" layoutInCell="1" allowOverlap="1" wp14:anchorId="681E61EB" wp14:editId="1ED9F13F">
            <wp:simplePos x="0" y="0"/>
            <wp:positionH relativeFrom="column">
              <wp:posOffset>3886073</wp:posOffset>
            </wp:positionH>
            <wp:positionV relativeFrom="paragraph">
              <wp:posOffset>128905</wp:posOffset>
            </wp:positionV>
            <wp:extent cx="1116289" cy="920242"/>
            <wp:effectExtent l="0" t="0" r="0" b="0"/>
            <wp:wrapNone/>
            <wp:docPr id="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116289" cy="920242"/>
                    </a:xfrm>
                    <a:prstGeom prst="rect">
                      <a:avLst/>
                    </a:prstGeom>
                  </pic:spPr>
                </pic:pic>
              </a:graphicData>
            </a:graphic>
            <wp14:sizeRelH relativeFrom="page">
              <wp14:pctWidth>0</wp14:pctWidth>
            </wp14:sizeRelH>
            <wp14:sizeRelV relativeFrom="page">
              <wp14:pctHeight>0</wp14:pctHeight>
            </wp14:sizeRelV>
          </wp:anchor>
        </w:drawing>
      </w:r>
      <w:r w:rsidR="00E96CFB">
        <w:rPr>
          <w:noProof/>
        </w:rPr>
        <mc:AlternateContent>
          <mc:Choice Requires="wpg">
            <w:drawing>
              <wp:anchor distT="0" distB="0" distL="114300" distR="114300" simplePos="0" relativeHeight="251659264" behindDoc="0" locked="0" layoutInCell="1" allowOverlap="1" wp14:anchorId="4028442D" wp14:editId="2A08B09D">
                <wp:simplePos x="0" y="0"/>
                <wp:positionH relativeFrom="margin">
                  <wp:posOffset>978027</wp:posOffset>
                </wp:positionH>
                <wp:positionV relativeFrom="paragraph">
                  <wp:posOffset>635127</wp:posOffset>
                </wp:positionV>
                <wp:extent cx="1216660" cy="1190625"/>
                <wp:effectExtent l="0" t="0" r="2540" b="9525"/>
                <wp:wrapNone/>
                <wp:docPr id="18" name="Group 18"/>
                <wp:cNvGraphicFramePr/>
                <a:graphic xmlns:a="http://schemas.openxmlformats.org/drawingml/2006/main">
                  <a:graphicData uri="http://schemas.microsoft.com/office/word/2010/wordprocessingGroup">
                    <wpg:wgp>
                      <wpg:cNvGrpSpPr/>
                      <wpg:grpSpPr>
                        <a:xfrm>
                          <a:off x="0" y="0"/>
                          <a:ext cx="1216660" cy="1190625"/>
                          <a:chOff x="0" y="0"/>
                          <a:chExt cx="1216660" cy="1190625"/>
                        </a:xfrm>
                      </wpg:grpSpPr>
                      <pic:pic xmlns:pic="http://schemas.openxmlformats.org/drawingml/2006/picture">
                        <pic:nvPicPr>
                          <pic:cNvPr id="20" name="Picture 19"/>
                          <pic:cNvPicPr>
                            <a:picLocks noChangeAspect="1"/>
                          </pic:cNvPicPr>
                        </pic:nvPicPr>
                        <pic:blipFill rotWithShape="1">
                          <a:blip r:embed="rId16">
                            <a:extLst>
                              <a:ext uri="{28A0092B-C50C-407E-A947-70E740481C1C}">
                                <a14:useLocalDpi xmlns:a14="http://schemas.microsoft.com/office/drawing/2010/main" val="0"/>
                              </a:ext>
                            </a:extLst>
                          </a:blip>
                          <a:srcRect l="19847" t="7904" r="20319" b="18674"/>
                          <a:stretch/>
                        </pic:blipFill>
                        <pic:spPr>
                          <a:xfrm>
                            <a:off x="0" y="0"/>
                            <a:ext cx="1216660" cy="1190625"/>
                          </a:xfrm>
                          <a:prstGeom prst="rect">
                            <a:avLst/>
                          </a:prstGeom>
                        </pic:spPr>
                      </pic:pic>
                      <wps:wsp>
                        <wps:cNvPr id="6" name="Text Box 2"/>
                        <wps:cNvSpPr txBox="1">
                          <a:spLocks noChangeArrowheads="1"/>
                        </wps:cNvSpPr>
                        <wps:spPr bwMode="auto">
                          <a:xfrm>
                            <a:off x="562160" y="594182"/>
                            <a:ext cx="380365" cy="234315"/>
                          </a:xfrm>
                          <a:prstGeom prst="rect">
                            <a:avLst/>
                          </a:prstGeom>
                          <a:noFill/>
                          <a:ln w="9525">
                            <a:noFill/>
                            <a:miter lim="800000"/>
                            <a:headEnd/>
                            <a:tailEnd/>
                          </a:ln>
                        </wps:spPr>
                        <wps:txbx>
                          <w:txbxContent>
                            <w:p w14:paraId="6E79F987" w14:textId="77777777" w:rsidR="00AB7EEB" w:rsidRPr="00AB7EEB" w:rsidRDefault="00AB7EEB" w:rsidP="00AB7EEB">
                              <w:pPr>
                                <w:bidi w:val="0"/>
                                <w:rPr>
                                  <w:sz w:val="12"/>
                                  <w:szCs w:val="12"/>
                                </w:rPr>
                              </w:pPr>
                              <w:r w:rsidRPr="00AB7EEB">
                                <w:rPr>
                                  <w:sz w:val="12"/>
                                  <w:szCs w:val="12"/>
                                </w:rPr>
                                <w:t>Ch1</w:t>
                              </w:r>
                            </w:p>
                          </w:txbxContent>
                        </wps:txbx>
                        <wps:bodyPr rot="0" vert="horz" wrap="square" lIns="91440" tIns="45720" rIns="91440" bIns="45720" anchor="t" anchorCtr="0">
                          <a:no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028442D" id="Group 18" o:spid="_x0000_s1027" style="position:absolute;margin-left:77pt;margin-top:50pt;width:95.8pt;height:93.75pt;z-index:251659264;mso-position-horizontal-relative:margin" coordsize="12166,11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8" type="#_x0000_t75" style="position:absolute;width:12166;height:11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">
                  <v:imagedata r:id="rId17" o:title="" croptop="5180f" cropbottom="12238f" cropleft="13007f" cropright="13316f"/>
                </v:shape>
                <v:shape id="_x0000_s1029" type="#_x0000_t202" style="position:absolute;left:5621;top:5941;width:3804;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6E79F987" w14:textId="77777777" w:rsidR="00AB7EEB" w:rsidRPr="00AB7EEB" w:rsidRDefault="00AB7EEB" w:rsidP="00AB7EEB">
                        <w:pPr>
                          <w:bidi w:val="0"/>
                          <w:rPr>
                            <w:sz w:val="12"/>
                            <w:szCs w:val="12"/>
                          </w:rPr>
                        </w:pPr>
                        <w:r w:rsidRPr="00AB7EEB">
                          <w:rPr>
                            <w:sz w:val="12"/>
                            <w:szCs w:val="12"/>
                          </w:rPr>
                          <w:t>Ch1</w:t>
                        </w:r>
                      </w:p>
                    </w:txbxContent>
                  </v:textbox>
                </v:shape>
                <w10:wrap anchorx="margin"/>
              </v:group>
            </w:pict>
          </mc:Fallback>
        </mc:AlternateContent>
      </w:r>
      <w:r w:rsidR="00AB7EEB">
        <w:rPr>
          <w:noProof/>
        </w:rPr>
        <mc:AlternateContent>
          <mc:Choice Requires="wpg">
            <w:drawing>
              <wp:anchor distT="0" distB="0" distL="114300" distR="114300" simplePos="0" relativeHeight="251670528" behindDoc="0" locked="0" layoutInCell="1" allowOverlap="1" wp14:anchorId="60B5B9A6" wp14:editId="2A6C4FC0">
                <wp:simplePos x="0" y="0"/>
                <wp:positionH relativeFrom="column">
                  <wp:posOffset>1295400</wp:posOffset>
                </wp:positionH>
                <wp:positionV relativeFrom="paragraph">
                  <wp:posOffset>1232662</wp:posOffset>
                </wp:positionV>
                <wp:extent cx="514731" cy="599460"/>
                <wp:effectExtent l="0" t="0" r="0" b="0"/>
                <wp:wrapNone/>
                <wp:docPr id="19" name="Group 19"/>
                <wp:cNvGraphicFramePr/>
                <a:graphic xmlns:a="http://schemas.openxmlformats.org/drawingml/2006/main">
                  <a:graphicData uri="http://schemas.microsoft.com/office/word/2010/wordprocessingGroup">
                    <wpg:wgp>
                      <wpg:cNvGrpSpPr/>
                      <wpg:grpSpPr>
                        <a:xfrm>
                          <a:off x="0" y="0"/>
                          <a:ext cx="514731" cy="599460"/>
                          <a:chOff x="0" y="0"/>
                          <a:chExt cx="514731" cy="599460"/>
                        </a:xfrm>
                      </wpg:grpSpPr>
                      <wps:wsp>
                        <wps:cNvPr id="15" name="Text Box 2"/>
                        <wps:cNvSpPr txBox="1">
                          <a:spLocks noChangeArrowheads="1"/>
                        </wps:cNvSpPr>
                        <wps:spPr bwMode="auto">
                          <a:xfrm>
                            <a:off x="0" y="0"/>
                            <a:ext cx="380365" cy="234315"/>
                          </a:xfrm>
                          <a:prstGeom prst="rect">
                            <a:avLst/>
                          </a:prstGeom>
                          <a:noFill/>
                          <a:ln w="9525">
                            <a:noFill/>
                            <a:miter lim="800000"/>
                            <a:headEnd/>
                            <a:tailEnd/>
                          </a:ln>
                        </wps:spPr>
                        <wps:txbx>
                          <w:txbxContent>
                            <w:p w14:paraId="2D1351F1" w14:textId="3EFDDAD9" w:rsidR="00AB7EEB" w:rsidRPr="00AB7EEB" w:rsidRDefault="00AB7EEB" w:rsidP="00AB7EEB">
                              <w:pPr>
                                <w:bidi w:val="0"/>
                                <w:rPr>
                                  <w:sz w:val="12"/>
                                  <w:szCs w:val="12"/>
                                </w:rPr>
                              </w:pPr>
                              <w:r w:rsidRPr="00AB7EEB">
                                <w:rPr>
                                  <w:sz w:val="12"/>
                                  <w:szCs w:val="12"/>
                                </w:rPr>
                                <w:t>Ch4</w:t>
                              </w:r>
                            </w:p>
                          </w:txbxContent>
                        </wps:txbx>
                        <wps:bodyPr rot="0" vert="horz" wrap="square" lIns="91440" tIns="45720" rIns="91440" bIns="45720" anchor="t" anchorCtr="0">
                          <a:noAutofit/>
                        </wps:bodyPr>
                      </wps:wsp>
                      <wps:wsp>
                        <wps:cNvPr id="17" name="Text Box 2"/>
                        <wps:cNvSpPr txBox="1">
                          <a:spLocks noChangeArrowheads="1"/>
                        </wps:cNvSpPr>
                        <wps:spPr bwMode="auto">
                          <a:xfrm>
                            <a:off x="134366" y="365145"/>
                            <a:ext cx="380365" cy="234315"/>
                          </a:xfrm>
                          <a:prstGeom prst="rect">
                            <a:avLst/>
                          </a:prstGeom>
                          <a:noFill/>
                          <a:ln w="9525">
                            <a:noFill/>
                            <a:miter lim="800000"/>
                            <a:headEnd/>
                            <a:tailEnd/>
                          </a:ln>
                        </wps:spPr>
                        <wps:txbx>
                          <w:txbxContent>
                            <w:p w14:paraId="0C97D42B" w14:textId="3E68EE98" w:rsidR="00AB7EEB" w:rsidRPr="00AB7EEB" w:rsidRDefault="00AB7EEB" w:rsidP="00AB7EEB">
                              <w:pPr>
                                <w:bidi w:val="0"/>
                                <w:rPr>
                                  <w:sz w:val="12"/>
                                  <w:szCs w:val="12"/>
                                </w:rPr>
                              </w:pPr>
                              <w:r w:rsidRPr="00AB7EEB">
                                <w:rPr>
                                  <w:sz w:val="12"/>
                                  <w:szCs w:val="12"/>
                                </w:rPr>
                                <w:t>Ch</w:t>
                              </w:r>
                              <w:r>
                                <w:rPr>
                                  <w:sz w:val="12"/>
                                  <w:szCs w:val="12"/>
                                </w:rPr>
                                <w:t>6</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0B5B9A6" id="Group 19" o:spid="_x0000_s1030" style="position:absolute;margin-left:102pt;margin-top:97.05pt;width:40.55pt;height:47.2pt;z-index:251670528;mso-width-relative:margin;mso-height-relative:margin" coordsize="5147,59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">
                <v:shape id="_x0000_s1031" type="#_x0000_t202" style="position:absolute;width:3803;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2D1351F1" w14:textId="3EFDDAD9" w:rsidR="00AB7EEB" w:rsidRPr="00AB7EEB" w:rsidRDefault="00AB7EEB" w:rsidP="00AB7EEB">
                        <w:pPr>
                          <w:bidi w:val="0"/>
                          <w:rPr>
                            <w:sz w:val="12"/>
                            <w:szCs w:val="12"/>
                          </w:rPr>
                        </w:pPr>
                        <w:r w:rsidRPr="00AB7EEB">
                          <w:rPr>
                            <w:sz w:val="12"/>
                            <w:szCs w:val="12"/>
                          </w:rPr>
                          <w:t>Ch4</w:t>
                        </w:r>
                      </w:p>
                    </w:txbxContent>
                  </v:textbox>
                </v:shape>
                <v:shape id="_x0000_s1032" type="#_x0000_t202" style="position:absolute;left:1343;top:3651;width:3804;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0C97D42B" w14:textId="3E68EE98" w:rsidR="00AB7EEB" w:rsidRPr="00AB7EEB" w:rsidRDefault="00AB7EEB" w:rsidP="00AB7EEB">
                        <w:pPr>
                          <w:bidi w:val="0"/>
                          <w:rPr>
                            <w:sz w:val="12"/>
                            <w:szCs w:val="12"/>
                          </w:rPr>
                        </w:pPr>
                        <w:r w:rsidRPr="00AB7EEB">
                          <w:rPr>
                            <w:sz w:val="12"/>
                            <w:szCs w:val="12"/>
                          </w:rPr>
                          <w:t>Ch</w:t>
                        </w:r>
                        <w:r>
                          <w:rPr>
                            <w:sz w:val="12"/>
                            <w:szCs w:val="12"/>
                          </w:rPr>
                          <w:t>6</w:t>
                        </w:r>
                      </w:p>
                    </w:txbxContent>
                  </v:textbox>
                </v:shape>
              </v:group>
            </w:pict>
          </mc:Fallback>
        </mc:AlternateContent>
      </w:r>
      <w:r w:rsidR="00AB7EEB">
        <w:rPr>
          <w:noProof/>
        </w:rPr>
        <mc:AlternateContent>
          <mc:Choice Requires="wps">
            <w:drawing>
              <wp:anchor distT="45720" distB="45720" distL="114300" distR="114300" simplePos="0" relativeHeight="251667456" behindDoc="0" locked="0" layoutInCell="1" allowOverlap="1" wp14:anchorId="24F2BDEF" wp14:editId="183C54FD">
                <wp:simplePos x="0" y="0"/>
                <wp:positionH relativeFrom="column">
                  <wp:posOffset>1432160</wp:posOffset>
                </wp:positionH>
                <wp:positionV relativeFrom="paragraph">
                  <wp:posOffset>1449997</wp:posOffset>
                </wp:positionV>
                <wp:extent cx="380365" cy="23431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234315"/>
                        </a:xfrm>
                        <a:prstGeom prst="rect">
                          <a:avLst/>
                        </a:prstGeom>
                        <a:noFill/>
                        <a:ln w="9525">
                          <a:noFill/>
                          <a:miter lim="800000"/>
                          <a:headEnd/>
                          <a:tailEnd/>
                        </a:ln>
                      </wps:spPr>
                      <wps:txbx>
                        <w:txbxContent>
                          <w:p w14:paraId="250411E8" w14:textId="6ADA86B3" w:rsidR="00AB7EEB" w:rsidRPr="00AB7EEB" w:rsidRDefault="00AB7EEB" w:rsidP="00AB7EEB">
                            <w:pPr>
                              <w:bidi w:val="0"/>
                              <w:rPr>
                                <w:sz w:val="12"/>
                                <w:szCs w:val="12"/>
                              </w:rPr>
                            </w:pPr>
                            <w:r w:rsidRPr="00AB7EEB">
                              <w:rPr>
                                <w:sz w:val="12"/>
                                <w:szCs w:val="12"/>
                              </w:rPr>
                              <w:t>Ch</w:t>
                            </w:r>
                            <w:r>
                              <w:rPr>
                                <w:sz w:val="12"/>
                                <w:szCs w:val="12"/>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4F2BDEF" id="_x0000_s1033" type="#_x0000_t202" style="position:absolute;margin-left:112.75pt;margin-top:114.15pt;width:29.95pt;height:18.4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" filled="f" stroked="f">
                <v:textbox>
                  <w:txbxContent>
                    <w:p w14:paraId="250411E8" w14:textId="6ADA86B3" w:rsidR="00AB7EEB" w:rsidRPr="00AB7EEB" w:rsidRDefault="00AB7EEB" w:rsidP="00AB7EEB">
                      <w:pPr>
                        <w:bidi w:val="0"/>
                        <w:rPr>
                          <w:sz w:val="12"/>
                          <w:szCs w:val="12"/>
                        </w:rPr>
                      </w:pPr>
                      <w:r w:rsidRPr="00AB7EEB">
                        <w:rPr>
                          <w:sz w:val="12"/>
                          <w:szCs w:val="12"/>
                        </w:rPr>
                        <w:t>Ch</w:t>
                      </w:r>
                      <w:r>
                        <w:rPr>
                          <w:sz w:val="12"/>
                          <w:szCs w:val="12"/>
                        </w:rPr>
                        <w:t>5</w:t>
                      </w:r>
                    </w:p>
                  </w:txbxContent>
                </v:textbox>
              </v:shape>
            </w:pict>
          </mc:Fallback>
        </mc:AlternateContent>
      </w:r>
      <w:r w:rsidR="00AB7EEB">
        <w:rPr>
          <w:noProof/>
        </w:rPr>
        <mc:AlternateContent>
          <mc:Choice Requires="wps">
            <w:drawing>
              <wp:anchor distT="45720" distB="45720" distL="114300" distR="114300" simplePos="0" relativeHeight="251661312" behindDoc="0" locked="0" layoutInCell="1" allowOverlap="1" wp14:anchorId="2EBB8B6A" wp14:editId="5D953863">
                <wp:simplePos x="0" y="0"/>
                <wp:positionH relativeFrom="column">
                  <wp:posOffset>1566303</wp:posOffset>
                </wp:positionH>
                <wp:positionV relativeFrom="paragraph">
                  <wp:posOffset>997847</wp:posOffset>
                </wp:positionV>
                <wp:extent cx="380365" cy="234315"/>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234315"/>
                        </a:xfrm>
                        <a:prstGeom prst="rect">
                          <a:avLst/>
                        </a:prstGeom>
                        <a:noFill/>
                        <a:ln w="9525">
                          <a:noFill/>
                          <a:miter lim="800000"/>
                          <a:headEnd/>
                          <a:tailEnd/>
                        </a:ln>
                      </wps:spPr>
                      <wps:txbx>
                        <w:txbxContent>
                          <w:p w14:paraId="79AB9FDD" w14:textId="108C35BD" w:rsidR="00AB7EEB" w:rsidRPr="00AB7EEB" w:rsidRDefault="00AB7EEB" w:rsidP="00AB7EEB">
                            <w:pPr>
                              <w:bidi w:val="0"/>
                              <w:rPr>
                                <w:sz w:val="16"/>
                                <w:szCs w:val="16"/>
                              </w:rPr>
                            </w:pPr>
                            <w:r w:rsidRPr="00AB7EEB">
                              <w:rPr>
                                <w:sz w:val="12"/>
                                <w:szCs w:val="12"/>
                              </w:rPr>
                              <w:t>Ch2</w:t>
                            </w:r>
                            <w:r w:rsidRPr="00AB7EEB">
                              <w:rPr>
                                <w:noProof/>
                                <w:sz w:val="16"/>
                                <w:szCs w:val="16"/>
                              </w:rPr>
                              <w:drawing>
                                <wp:inline distT="0" distB="0" distL="0" distR="0" wp14:anchorId="6CE4A736" wp14:editId="5068B643">
                                  <wp:extent cx="188595" cy="116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8595" cy="1163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EBB8B6A" id="_x0000_s1034" type="#_x0000_t202" style="position:absolute;margin-left:123.35pt;margin-top:78.55pt;width:29.95pt;height:18.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" filled="f" stroked="f">
                <v:textbox>
                  <w:txbxContent>
                    <w:p w14:paraId="79AB9FDD" w14:textId="108C35BD" w:rsidR="00AB7EEB" w:rsidRPr="00AB7EEB" w:rsidRDefault="00AB7EEB" w:rsidP="00AB7EEB">
                      <w:pPr>
                        <w:bidi w:val="0"/>
                        <w:rPr>
                          <w:sz w:val="16"/>
                          <w:szCs w:val="16"/>
                        </w:rPr>
                      </w:pPr>
                      <w:r w:rsidRPr="00AB7EEB">
                        <w:rPr>
                          <w:sz w:val="12"/>
                          <w:szCs w:val="12"/>
                        </w:rPr>
                        <w:t>Ch2</w:t>
                      </w:r>
                      <w:r w:rsidRPr="00AB7EEB">
                        <w:rPr>
                          <w:noProof/>
                          <w:sz w:val="16"/>
                          <w:szCs w:val="16"/>
                        </w:rPr>
                        <w:drawing>
                          <wp:inline distT="0" distB="0" distL="0" distR="0" wp14:anchorId="6CE4A736" wp14:editId="5068B643">
                            <wp:extent cx="188595" cy="116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8595" cy="116300"/>
                                    </a:xfrm>
                                    <a:prstGeom prst="rect">
                                      <a:avLst/>
                                    </a:prstGeom>
                                    <a:noFill/>
                                    <a:ln>
                                      <a:noFill/>
                                    </a:ln>
                                  </pic:spPr>
                                </pic:pic>
                              </a:graphicData>
                            </a:graphic>
                          </wp:inline>
                        </w:drawing>
                      </w:r>
                    </w:p>
                  </w:txbxContent>
                </v:textbox>
              </v:shape>
            </w:pict>
          </mc:Fallback>
        </mc:AlternateContent>
      </w:r>
      <w:r w:rsidR="00AB7EEB">
        <w:rPr>
          <w:noProof/>
        </w:rPr>
        <mc:AlternateContent>
          <mc:Choice Requires="wps">
            <w:drawing>
              <wp:anchor distT="45720" distB="45720" distL="114300" distR="114300" simplePos="0" relativeHeight="251663360" behindDoc="0" locked="0" layoutInCell="1" allowOverlap="1" wp14:anchorId="6C137617" wp14:editId="40A11CEF">
                <wp:simplePos x="0" y="0"/>
                <wp:positionH relativeFrom="column">
                  <wp:posOffset>1299976</wp:posOffset>
                </wp:positionH>
                <wp:positionV relativeFrom="paragraph">
                  <wp:posOffset>998489</wp:posOffset>
                </wp:positionV>
                <wp:extent cx="380365" cy="23431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234315"/>
                        </a:xfrm>
                        <a:prstGeom prst="rect">
                          <a:avLst/>
                        </a:prstGeom>
                        <a:noFill/>
                        <a:ln w="9525">
                          <a:noFill/>
                          <a:miter lim="800000"/>
                          <a:headEnd/>
                          <a:tailEnd/>
                        </a:ln>
                      </wps:spPr>
                      <wps:txbx>
                        <w:txbxContent>
                          <w:p w14:paraId="61C30500" w14:textId="407CC9CC" w:rsidR="00AB7EEB" w:rsidRPr="00AB7EEB" w:rsidRDefault="00AB7EEB" w:rsidP="00AB7EEB">
                            <w:pPr>
                              <w:bidi w:val="0"/>
                              <w:rPr>
                                <w:sz w:val="16"/>
                                <w:szCs w:val="16"/>
                              </w:rPr>
                            </w:pPr>
                            <w:r w:rsidRPr="00AB7EEB">
                              <w:rPr>
                                <w:sz w:val="12"/>
                                <w:szCs w:val="12"/>
                              </w:rPr>
                              <w:t>Ch3</w:t>
                            </w:r>
                            <w:r w:rsidRPr="00AB7EEB">
                              <w:rPr>
                                <w:noProof/>
                                <w:sz w:val="16"/>
                                <w:szCs w:val="16"/>
                              </w:rPr>
                              <w:drawing>
                                <wp:inline distT="0" distB="0" distL="0" distR="0" wp14:anchorId="4F596637" wp14:editId="33B333FB">
                                  <wp:extent cx="188595" cy="116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8595" cy="1163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C137617" id="_x0000_s1035" type="#_x0000_t202" style="position:absolute;margin-left:102.35pt;margin-top:78.6pt;width:29.95pt;height:18.4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" filled="f" stroked="f">
                <v:textbox>
                  <w:txbxContent>
                    <w:p w14:paraId="61C30500" w14:textId="407CC9CC" w:rsidR="00AB7EEB" w:rsidRPr="00AB7EEB" w:rsidRDefault="00AB7EEB" w:rsidP="00AB7EEB">
                      <w:pPr>
                        <w:bidi w:val="0"/>
                        <w:rPr>
                          <w:sz w:val="16"/>
                          <w:szCs w:val="16"/>
                        </w:rPr>
                      </w:pPr>
                      <w:r w:rsidRPr="00AB7EEB">
                        <w:rPr>
                          <w:sz w:val="12"/>
                          <w:szCs w:val="12"/>
                        </w:rPr>
                        <w:t>Ch3</w:t>
                      </w:r>
                      <w:r w:rsidRPr="00AB7EEB">
                        <w:rPr>
                          <w:noProof/>
                          <w:sz w:val="16"/>
                          <w:szCs w:val="16"/>
                        </w:rPr>
                        <w:drawing>
                          <wp:inline distT="0" distB="0" distL="0" distR="0" wp14:anchorId="4F596637" wp14:editId="33B333FB">
                            <wp:extent cx="188595" cy="116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8595" cy="116300"/>
                                    </a:xfrm>
                                    <a:prstGeom prst="rect">
                                      <a:avLst/>
                                    </a:prstGeom>
                                    <a:noFill/>
                                    <a:ln>
                                      <a:noFill/>
                                    </a:ln>
                                  </pic:spPr>
                                </pic:pic>
                              </a:graphicData>
                            </a:graphic>
                          </wp:inline>
                        </w:drawing>
                      </w:r>
                    </w:p>
                  </w:txbxContent>
                </v:textbox>
              </v:shape>
            </w:pict>
          </mc:Fallback>
        </mc:AlternateContent>
      </w:r>
      <w:r w:rsidR="00697074">
        <w:rPr>
          <w:noProof/>
        </w:rPr>
        <w:drawing>
          <wp:inline distT="0" distB="0" distL="0" distR="0" wp14:anchorId="1BBF7A15" wp14:editId="7FDFD709">
            <wp:extent cx="5898817" cy="2762104"/>
            <wp:effectExtent l="0" t="0" r="698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stograms_multi-channels.tif"/>
                    <pic:cNvPicPr/>
                  </pic:nvPicPr>
                  <pic:blipFill rotWithShape="1">
                    <a:blip r:embed="rId20">
                      <a:extLst>
                        <a:ext uri="{28A0092B-C50C-407E-A947-70E740481C1C}">
                          <a14:useLocalDpi xmlns:a14="http://schemas.microsoft.com/office/drawing/2010/main" val="0"/>
                        </a:ext>
                      </a:extLst>
                    </a:blip>
                    <a:srcRect l="7224" t="6054" r="8982"/>
                    <a:stretch/>
                  </pic:blipFill>
                  <pic:spPr bwMode="auto">
                    <a:xfrm>
                      <a:off x="0" y="0"/>
                      <a:ext cx="5980626" cy="2800411"/>
                    </a:xfrm>
                    <a:prstGeom prst="rect">
                      <a:avLst/>
                    </a:prstGeom>
                    <a:ln>
                      <a:noFill/>
                    </a:ln>
                    <a:extLst>
                      <a:ext uri="{53640926-AAD7-44D8-BBD7-CCE9431645EC}">
                        <a14:shadowObscured xmlns:a14="http://schemas.microsoft.com/office/drawing/2010/main"/>
                      </a:ext>
                    </a:extLst>
                  </pic:spPr>
                </pic:pic>
              </a:graphicData>
            </a:graphic>
          </wp:inline>
        </w:drawing>
      </w:r>
    </w:p>
    <w:p w14:paraId="75A43D4B" w14:textId="050DBD6A" w:rsidR="00E96CFB" w:rsidRDefault="00E96CFB" w:rsidP="00AD24D6">
      <w:pPr>
        <w:pStyle w:val="Caption"/>
        <w:bidi w:val="0"/>
      </w:pPr>
      <w:r>
        <w:t>Figure</w:t>
      </w:r>
      <w:r>
        <w:rPr>
          <w:rtl/>
        </w:rPr>
        <w:t xml:space="preserve"> </w:t>
      </w:r>
      <w:r w:rsidR="00AD24D6">
        <w:t>7</w:t>
      </w:r>
      <w:r>
        <w:t xml:space="preserve">. Histogram of Opal detector response in different channels </w:t>
      </w:r>
      <w:r w:rsidR="00A17146">
        <w:t xml:space="preserve">with even scan of the probe over ranges of interest sketched in </w:t>
      </w:r>
      <w:r>
        <w:t>the inset.</w:t>
      </w:r>
    </w:p>
    <w:p w14:paraId="3C8FB9D1" w14:textId="77777777" w:rsidR="002F72F0" w:rsidRDefault="002F72F0">
      <w:pPr>
        <w:bidi w:val="0"/>
        <w:rPr>
          <w:rFonts w:asciiTheme="majorHAnsi" w:eastAsiaTheme="majorEastAsia" w:hAnsiTheme="majorHAnsi" w:cstheme="majorBidi"/>
          <w:color w:val="2F5496" w:themeColor="accent1" w:themeShade="BF"/>
          <w:sz w:val="26"/>
          <w:szCs w:val="26"/>
        </w:rPr>
      </w:pPr>
      <w:r>
        <w:br w:type="page"/>
      </w:r>
    </w:p>
    <w:p w14:paraId="65EDB877" w14:textId="530158DF" w:rsidR="00697074" w:rsidRDefault="00924B16" w:rsidP="00FF7132">
      <w:pPr>
        <w:pStyle w:val="Heading2"/>
        <w:bidi w:val="0"/>
      </w:pPr>
      <w:r>
        <w:lastRenderedPageBreak/>
        <w:t>8</w:t>
      </w:r>
      <w:r w:rsidR="00FF7132">
        <w:t>. Validation of diffraction disk alignment technique</w:t>
      </w:r>
    </w:p>
    <w:p w14:paraId="39181024" w14:textId="76B89CA2" w:rsidR="00FF7132" w:rsidRDefault="00FF7132" w:rsidP="00FF7132">
      <w:pPr>
        <w:bidi w:val="0"/>
      </w:pPr>
    </w:p>
    <w:p w14:paraId="12834C9A" w14:textId="77777777" w:rsidR="00FF7132" w:rsidRDefault="00FF7132" w:rsidP="00FF7132">
      <w:pPr>
        <w:keepNext/>
        <w:bidi w:val="0"/>
      </w:pPr>
      <w:r>
        <w:rPr>
          <w:noProof/>
        </w:rPr>
        <w:drawing>
          <wp:inline distT="0" distB="0" distL="0" distR="0" wp14:anchorId="2E326F58" wp14:editId="4A1903A7">
            <wp:extent cx="5508405" cy="312686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8405" cy="3126864"/>
                    </a:xfrm>
                    <a:prstGeom prst="rect">
                      <a:avLst/>
                    </a:prstGeom>
                  </pic:spPr>
                </pic:pic>
              </a:graphicData>
            </a:graphic>
          </wp:inline>
        </w:drawing>
      </w:r>
    </w:p>
    <w:p w14:paraId="478301B8" w14:textId="274CCFD4" w:rsidR="00FF7132" w:rsidRDefault="00FF7132" w:rsidP="00AD24D6">
      <w:pPr>
        <w:pStyle w:val="Caption"/>
        <w:bidi w:val="0"/>
      </w:pPr>
      <w:r>
        <w:t xml:space="preserve">Figure </w:t>
      </w:r>
      <w:r w:rsidR="00AD24D6">
        <w:rPr>
          <w:noProof/>
        </w:rPr>
        <w:t>8.</w:t>
      </w:r>
      <w:r>
        <w:t xml:space="preserve"> </w:t>
      </w:r>
      <w:r w:rsidRPr="009723CC">
        <w:t xml:space="preserve">Comparison between diffraction disk position based on 4-quadrant analysis (continuous line) and based on the microscope diffraction shift status reading (broken line) in two cases where the beam is deflected statically using the control panel. </w:t>
      </w:r>
      <w:r w:rsidRPr="00FF7132">
        <w:t xml:space="preserve">(a) </w:t>
      </w:r>
      <w:proofErr w:type="gramStart"/>
      <w:r w:rsidRPr="00FF7132">
        <w:t>without</w:t>
      </w:r>
      <w:proofErr w:type="gramEnd"/>
      <w:r w:rsidRPr="00FF7132">
        <w:t xml:space="preserve"> specimen, with lens renormalization per measurement, (b) with replica grating specimen inserted.</w:t>
      </w:r>
    </w:p>
    <w:p w14:paraId="5292688F" w14:textId="6FEEF257" w:rsidR="0078410C" w:rsidRDefault="003A5069" w:rsidP="00932420">
      <w:pPr>
        <w:bidi w:val="0"/>
        <w:spacing w:line="276" w:lineRule="auto"/>
        <w:jc w:val="both"/>
        <w:rPr>
          <w:rFonts w:ascii="Calibri" w:eastAsiaTheme="minorEastAsia" w:hAnsi="Calibri"/>
          <w:sz w:val="24"/>
          <w:szCs w:val="24"/>
        </w:rPr>
      </w:pPr>
      <w:r w:rsidRPr="00274387">
        <w:rPr>
          <w:rFonts w:ascii="Calibri" w:eastAsiaTheme="minorEastAsia" w:hAnsi="Calibri"/>
        </w:rPr>
        <w:t xml:space="preserve">The diffraction disk was steered manually using the microscope controls for diffraction alignment, and the </w:t>
      </w:r>
      <w:proofErr w:type="spellStart"/>
      <w:r w:rsidRPr="00274387">
        <w:rPr>
          <w:rFonts w:ascii="Calibri" w:eastAsiaTheme="minorEastAsia" w:hAnsi="Calibri"/>
        </w:rPr>
        <w:t>x</w:t>
      </w:r>
      <w:proofErr w:type="gramStart"/>
      <w:r w:rsidRPr="00274387">
        <w:rPr>
          <w:rFonts w:ascii="Calibri" w:eastAsiaTheme="minorEastAsia" w:hAnsi="Calibri"/>
        </w:rPr>
        <w:t>,y</w:t>
      </w:r>
      <w:proofErr w:type="spellEnd"/>
      <w:proofErr w:type="gramEnd"/>
      <w:r w:rsidRPr="00274387">
        <w:rPr>
          <w:rFonts w:ascii="Calibri" w:eastAsiaTheme="minorEastAsia" w:hAnsi="Calibri"/>
        </w:rPr>
        <w:t xml:space="preserve"> readings from the system status panel were recorded along with the average signals of the four segments extracted from a spiral scan. Based on the four average signals the position of the diffraction disk was calculated as shown in appendix </w:t>
      </w:r>
      <w:r w:rsidR="00297E42">
        <w:rPr>
          <w:rFonts w:ascii="Calibri" w:eastAsiaTheme="minorEastAsia" w:hAnsi="Calibri"/>
        </w:rPr>
        <w:t xml:space="preserve">A </w:t>
      </w:r>
      <w:r w:rsidRPr="00274387">
        <w:rPr>
          <w:rFonts w:ascii="Calibri" w:eastAsiaTheme="minorEastAsia" w:hAnsi="Calibri"/>
        </w:rPr>
        <w:t xml:space="preserve">of the </w:t>
      </w:r>
      <w:r w:rsidR="00932420">
        <w:rPr>
          <w:rFonts w:ascii="Calibri" w:eastAsiaTheme="minorEastAsia" w:hAnsi="Calibri"/>
        </w:rPr>
        <w:t>article</w:t>
      </w:r>
      <w:r w:rsidRPr="00274387">
        <w:rPr>
          <w:rFonts w:ascii="Calibri" w:eastAsiaTheme="minorEastAsia" w:hAnsi="Calibri"/>
        </w:rPr>
        <w:t xml:space="preserve">. </w:t>
      </w:r>
      <w:r w:rsidR="0078410C" w:rsidRPr="00274387">
        <w:rPr>
          <w:rFonts w:ascii="Calibri" w:eastAsiaTheme="minorEastAsia" w:hAnsi="Calibri"/>
        </w:rPr>
        <w:t>In the first case (Fig.</w:t>
      </w:r>
      <w:r w:rsidR="00297E42">
        <w:rPr>
          <w:rFonts w:ascii="Calibri" w:eastAsiaTheme="minorEastAsia" w:hAnsi="Calibri"/>
        </w:rPr>
        <w:t>8</w:t>
      </w:r>
      <w:r w:rsidR="0078410C" w:rsidRPr="00274387">
        <w:rPr>
          <w:rFonts w:ascii="Calibri" w:eastAsiaTheme="minorEastAsia" w:hAnsi="Calibri"/>
        </w:rPr>
        <w:t xml:space="preserve">a), the probe was measured without </w:t>
      </w:r>
      <w:r w:rsidR="00297E42" w:rsidRPr="00297E42">
        <w:rPr>
          <w:rFonts w:ascii="Calibri" w:eastAsiaTheme="minorEastAsia" w:hAnsi="Calibri"/>
        </w:rPr>
        <w:t>a</w:t>
      </w:r>
      <w:r w:rsidR="0078410C" w:rsidRPr="00FD7179">
        <w:rPr>
          <w:rFonts w:ascii="Calibri" w:eastAsiaTheme="minorEastAsia" w:hAnsi="Calibri"/>
          <w:sz w:val="24"/>
          <w:szCs w:val="24"/>
        </w:rPr>
        <w:t xml:space="preserve"> </w:t>
      </w:r>
      <w:r w:rsidR="0078410C" w:rsidRPr="00274387">
        <w:rPr>
          <w:rFonts w:ascii="Calibri" w:eastAsiaTheme="minorEastAsia" w:hAnsi="Calibri"/>
        </w:rPr>
        <w:t>sample and each measurement was performed 3 seconds after lens renormalization. This demonstrates the close correspondence. Note that the “status” values represent control voltages whereas the difference signals are real measurements. In the second case (Fig.</w:t>
      </w:r>
      <w:r w:rsidR="00932420">
        <w:rPr>
          <w:rFonts w:ascii="Calibri" w:eastAsiaTheme="minorEastAsia" w:hAnsi="Calibri"/>
        </w:rPr>
        <w:t>8</w:t>
      </w:r>
      <w:r w:rsidR="0078410C" w:rsidRPr="00274387">
        <w:rPr>
          <w:rFonts w:ascii="Calibri" w:eastAsiaTheme="minorEastAsia" w:hAnsi="Calibri"/>
        </w:rPr>
        <w:t>b) the beam displacement was measured through a replica grating sample. This demonstrates that the signals remain well within range as the beam is displaced, so that the error signal may be used during scanning as a measure of COM displacement.</w:t>
      </w:r>
      <w:r w:rsidR="0078410C">
        <w:rPr>
          <w:rFonts w:ascii="Calibri" w:eastAsiaTheme="minorEastAsia" w:hAnsi="Calibri"/>
          <w:sz w:val="24"/>
          <w:szCs w:val="24"/>
        </w:rPr>
        <w:t xml:space="preserve"> </w:t>
      </w:r>
    </w:p>
    <w:p w14:paraId="6BA3E8CB" w14:textId="77777777" w:rsidR="00932420" w:rsidRPr="00FD7179" w:rsidRDefault="00932420" w:rsidP="00932420">
      <w:pPr>
        <w:bidi w:val="0"/>
        <w:spacing w:line="276" w:lineRule="auto"/>
        <w:jc w:val="both"/>
        <w:rPr>
          <w:rFonts w:ascii="Calibri" w:eastAsiaTheme="minorEastAsia" w:hAnsi="Calibri"/>
          <w:sz w:val="24"/>
          <w:szCs w:val="24"/>
        </w:rPr>
      </w:pPr>
    </w:p>
    <w:p w14:paraId="71870240" w14:textId="562499A1" w:rsidR="008E28E5" w:rsidRDefault="00924B16" w:rsidP="009A0CE1">
      <w:pPr>
        <w:pStyle w:val="Heading2"/>
        <w:bidi w:val="0"/>
      </w:pPr>
      <w:r>
        <w:t>9</w:t>
      </w:r>
      <w:r w:rsidR="009A0CE1">
        <w:t>. Imaging based on diffraction disk position</w:t>
      </w:r>
    </w:p>
    <w:p w14:paraId="7C670147" w14:textId="34897235" w:rsidR="009A0CE1" w:rsidRDefault="009A0CE1" w:rsidP="009A0CE1">
      <w:pPr>
        <w:bidi w:val="0"/>
      </w:pPr>
    </w:p>
    <w:p w14:paraId="17EF3ACA" w14:textId="5932221D" w:rsidR="009A0CE1" w:rsidRPr="009A0CE1" w:rsidRDefault="009A0CE1" w:rsidP="007A66B2">
      <w:pPr>
        <w:bidi w:val="0"/>
      </w:pPr>
      <w:r>
        <w:t xml:space="preserve">Using </w:t>
      </w:r>
      <w:r w:rsidR="00C91BC7">
        <w:t xml:space="preserve">the </w:t>
      </w:r>
      <w:r w:rsidR="00E87CC3">
        <w:t xml:space="preserve">calculation found in the appendix </w:t>
      </w:r>
      <w:r w:rsidR="00662518">
        <w:t>A</w:t>
      </w:r>
      <w:r w:rsidR="00C91BC7">
        <w:t>,</w:t>
      </w:r>
      <w:r w:rsidR="00662518">
        <w:t xml:space="preserve"> </w:t>
      </w:r>
      <w:r w:rsidR="00E87CC3">
        <w:t xml:space="preserve">the </w:t>
      </w:r>
      <w:proofErr w:type="spellStart"/>
      <w:r w:rsidR="00E87CC3">
        <w:t>iDPC</w:t>
      </w:r>
      <w:proofErr w:type="spellEnd"/>
      <w:r w:rsidR="00E87CC3">
        <w:t xml:space="preserve"> can be determined</w:t>
      </w:r>
      <w:r w:rsidR="00C91BC7">
        <w:t xml:space="preserve"> directly from the evaluation of the quadrant signals as a position sensitive detector. </w:t>
      </w:r>
      <w:r w:rsidR="00E87CC3">
        <w:t>The images are shown in Fig.</w:t>
      </w:r>
      <w:r w:rsidR="00932420">
        <w:t>9</w:t>
      </w:r>
      <w:r w:rsidR="00E87CC3">
        <w:t xml:space="preserve">.  </w:t>
      </w:r>
      <w:r w:rsidR="007A66B2">
        <w:t>Note that the Bragg spots so prominent in the detector signals are almost perfectly removed in the analysis of the disk displacement.</w:t>
      </w:r>
    </w:p>
    <w:p w14:paraId="163205E9" w14:textId="77777777" w:rsidR="004A714C" w:rsidRDefault="008E28E5" w:rsidP="004A714C">
      <w:pPr>
        <w:keepNext/>
        <w:bidi w:val="0"/>
      </w:pPr>
      <w:r>
        <w:rPr>
          <w:noProof/>
        </w:rPr>
        <w:lastRenderedPageBreak/>
        <mc:AlternateContent>
          <mc:Choice Requires="wpg">
            <w:drawing>
              <wp:inline distT="0" distB="0" distL="0" distR="0" wp14:anchorId="2690CEDA" wp14:editId="1C5C58CA">
                <wp:extent cx="5304809" cy="2957195"/>
                <wp:effectExtent l="0" t="0" r="0" b="0"/>
                <wp:docPr id="196" name="Group 196"/>
                <wp:cNvGraphicFramePr/>
                <a:graphic xmlns:a="http://schemas.openxmlformats.org/drawingml/2006/main">
                  <a:graphicData uri="http://schemas.microsoft.com/office/word/2010/wordprocessingGroup">
                    <wpg:wgp>
                      <wpg:cNvGrpSpPr/>
                      <wpg:grpSpPr>
                        <a:xfrm>
                          <a:off x="0" y="0"/>
                          <a:ext cx="5304809" cy="2957195"/>
                          <a:chOff x="0" y="0"/>
                          <a:chExt cx="5307171" cy="2957512"/>
                        </a:xfrm>
                      </wpg:grpSpPr>
                      <wpg:grpSp>
                        <wpg:cNvPr id="28" name="Group 23"/>
                        <wpg:cNvGrpSpPr/>
                        <wpg:grpSpPr>
                          <a:xfrm>
                            <a:off x="0" y="0"/>
                            <a:ext cx="2607469" cy="2957512"/>
                            <a:chOff x="0" y="0"/>
                            <a:chExt cx="4434840" cy="4434840"/>
                          </a:xfrm>
                        </wpg:grpSpPr>
                        <pic:pic xmlns:pic="http://schemas.openxmlformats.org/drawingml/2006/picture">
                          <pic:nvPicPr>
                            <pic:cNvPr id="29" name="Picture 29"/>
                            <pic:cNvPicPr>
                              <a:picLocks noChangeAspect="1"/>
                            </pic:cNvPicPr>
                          </pic:nvPicPr>
                          <pic:blipFill rotWithShape="1">
                            <a:blip r:embed="rId22"/>
                            <a:srcRect l="8843" t="3178" r="8628" b="8355"/>
                            <a:stretch/>
                          </pic:blipFill>
                          <pic:spPr>
                            <a:xfrm>
                              <a:off x="0" y="0"/>
                              <a:ext cx="4434840" cy="4434840"/>
                            </a:xfrm>
                            <a:prstGeom prst="rect">
                              <a:avLst/>
                            </a:prstGeom>
                          </pic:spPr>
                        </pic:pic>
                        <wps:wsp>
                          <wps:cNvPr id="30" name="TextBox 25"/>
                          <wps:cNvSpPr txBox="1"/>
                          <wps:spPr>
                            <a:xfrm>
                              <a:off x="4053898" y="3878147"/>
                              <a:ext cx="351578" cy="556692"/>
                            </a:xfrm>
                            <a:prstGeom prst="rect">
                              <a:avLst/>
                            </a:prstGeom>
                            <a:solidFill>
                              <a:schemeClr val="tx1">
                                <a:lumMod val="50000"/>
                                <a:lumOff val="50000"/>
                              </a:schemeClr>
                            </a:solidFill>
                          </wps:spPr>
                          <wps:txbx>
                            <w:txbxContent>
                              <w:p w14:paraId="207D0A86" w14:textId="719B0604" w:rsidR="008E28E5" w:rsidRDefault="008E28E5" w:rsidP="008E28E5">
                                <w:pPr>
                                  <w:pStyle w:val="NormalWeb"/>
                                  <w:spacing w:before="0" w:beforeAutospacing="0" w:after="0" w:afterAutospacing="0"/>
                                  <w:jc w:val="center"/>
                                </w:pPr>
                                <w:proofErr w:type="gramStart"/>
                                <w:r>
                                  <w:rPr>
                                    <w:rFonts w:asciiTheme="minorHAnsi" w:hAnsi="Calibri" w:cstheme="minorBidi"/>
                                    <w:color w:val="FFFFFF" w:themeColor="background1"/>
                                    <w:kern w:val="24"/>
                                    <w:sz w:val="56"/>
                                    <w:szCs w:val="56"/>
                                  </w:rPr>
                                  <w:t>a</w:t>
                                </w:r>
                                <w:proofErr w:type="gramEnd"/>
                              </w:p>
                            </w:txbxContent>
                          </wps:txbx>
                          <wps:bodyPr wrap="square" lIns="0" tIns="0" rIns="0" bIns="0" rtlCol="0" anchor="ctr" anchorCtr="1">
                            <a:noAutofit/>
                          </wps:bodyPr>
                        </wps:wsp>
                      </wpg:grpSp>
                      <wpg:grpSp>
                        <wpg:cNvPr id="193" name="Group 26"/>
                        <wpg:cNvGrpSpPr/>
                        <wpg:grpSpPr>
                          <a:xfrm>
                            <a:off x="2672953" y="14287"/>
                            <a:ext cx="2634218" cy="2942908"/>
                            <a:chOff x="-71336" y="0"/>
                            <a:chExt cx="4509406" cy="4434840"/>
                          </a:xfrm>
                        </wpg:grpSpPr>
                        <pic:pic xmlns:pic="http://schemas.openxmlformats.org/drawingml/2006/picture">
                          <pic:nvPicPr>
                            <pic:cNvPr id="194" name="Picture 194"/>
                            <pic:cNvPicPr>
                              <a:picLocks noChangeAspect="1"/>
                            </pic:cNvPicPr>
                          </pic:nvPicPr>
                          <pic:blipFill rotWithShape="1">
                            <a:blip r:embed="rId23"/>
                            <a:srcRect l="8628" t="3063" r="8736" b="8585"/>
                            <a:stretch/>
                          </pic:blipFill>
                          <pic:spPr>
                            <a:xfrm>
                              <a:off x="-71336" y="0"/>
                              <a:ext cx="4506113" cy="4434840"/>
                            </a:xfrm>
                            <a:prstGeom prst="rect">
                              <a:avLst/>
                            </a:prstGeom>
                          </pic:spPr>
                        </pic:pic>
                        <wps:wsp>
                          <wps:cNvPr id="195" name="TextBox 28"/>
                          <wps:cNvSpPr txBox="1"/>
                          <wps:spPr>
                            <a:xfrm>
                              <a:off x="4048240" y="3912636"/>
                              <a:ext cx="389830" cy="519355"/>
                            </a:xfrm>
                            <a:prstGeom prst="rect">
                              <a:avLst/>
                            </a:prstGeom>
                            <a:solidFill>
                              <a:schemeClr val="tx1">
                                <a:lumMod val="50000"/>
                                <a:lumOff val="50000"/>
                              </a:schemeClr>
                            </a:solidFill>
                          </wps:spPr>
                          <wps:txbx>
                            <w:txbxContent>
                              <w:p w14:paraId="2D5D79A2" w14:textId="35611980" w:rsidR="008E28E5" w:rsidRDefault="008E28E5" w:rsidP="008E28E5">
                                <w:pPr>
                                  <w:pStyle w:val="NormalWeb"/>
                                  <w:spacing w:before="0" w:beforeAutospacing="0" w:after="0" w:afterAutospacing="0"/>
                                  <w:jc w:val="center"/>
                                </w:pPr>
                                <w:proofErr w:type="gramStart"/>
                                <w:r>
                                  <w:rPr>
                                    <w:rFonts w:asciiTheme="minorHAnsi" w:hAnsi="Calibri" w:cstheme="minorBidi"/>
                                    <w:color w:val="FFFFFF" w:themeColor="background1"/>
                                    <w:kern w:val="24"/>
                                    <w:sz w:val="56"/>
                                    <w:szCs w:val="56"/>
                                  </w:rPr>
                                  <w:t>b</w:t>
                                </w:r>
                                <w:proofErr w:type="gramEnd"/>
                              </w:p>
                            </w:txbxContent>
                          </wps:txbx>
                          <wps:bodyPr wrap="square" lIns="0" tIns="0" rIns="0" bIns="0" rtlCol="0" anchor="ctr" anchorCtr="1">
                            <a:noAutofit/>
                          </wps:bodyPr>
                        </wps:wsp>
                      </wpg:grpSp>
                    </wpg:wg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690CEDA" id="Group 196" o:spid="_x0000_s1036" style="width:417.7pt;height:232.85pt;mso-position-horizontal-relative:char;mso-position-vertical-relative:line" coordsize="53071,29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">
                <v:group id="Group 23" o:spid="_x0000_s1037" style="position:absolute;width:26074;height:29575" coordsize="44348,44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29" o:spid="_x0000_s1038" type="#_x0000_t75" style="position:absolute;width:44348;height:44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">
                    <v:imagedata r:id="rId24" o:title="" croptop="2083f" cropbottom="5476f" cropleft="5795f" cropright="5654f"/>
                  </v:shape>
                  <v:shape id="TextBox 25" o:spid="_x0000_s1039" type="#_x0000_t202" style="position:absolute;left:40538;top:38781;width:3516;height:5567;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" fillcolor="gray [1629]" stroked="f">
                    <v:textbox inset="0,0,0,0">
                      <w:txbxContent>
                        <w:p w14:paraId="207D0A86" w14:textId="719B0604" w:rsidR="008E28E5" w:rsidRDefault="008E28E5" w:rsidP="008E28E5">
                          <w:pPr>
                            <w:pStyle w:val="NormalWeb"/>
                            <w:spacing w:before="0" w:beforeAutospacing="0" w:after="0" w:afterAutospacing="0"/>
                            <w:jc w:val="center"/>
                          </w:pPr>
                          <w:r>
                            <w:rPr>
                              <w:rFonts w:asciiTheme="minorHAnsi" w:hAnsi="Calibri" w:cstheme="minorBidi"/>
                              <w:color w:val="FFFFFF" w:themeColor="background1"/>
                              <w:kern w:val="24"/>
                              <w:sz w:val="56"/>
                              <w:szCs w:val="56"/>
                            </w:rPr>
                            <w:t>a</w:t>
                          </w:r>
                        </w:p>
                      </w:txbxContent>
                    </v:textbox>
                  </v:shape>
                </v:group>
                <v:group id="Group 26" o:spid="_x0000_s1040" style="position:absolute;left:26729;top:142;width:26342;height:29429" coordorigin="-713" coordsize="45094,44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shape id="Picture 194" o:spid="_x0000_s1041" type="#_x0000_t75" style="position:absolute;left:-713;width:45060;height:44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">
                    <v:imagedata r:id="rId25" o:title="" croptop="2007f" cropbottom="5626f" cropleft="5654f" cropright="5725f"/>
                  </v:shape>
                  <v:shape id="TextBox 28" o:spid="_x0000_s1042" type="#_x0000_t202" style="position:absolute;left:40482;top:39126;width:3898;height:5193;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" fillcolor="gray [1629]" stroked="f">
                    <v:textbox inset="0,0,0,0">
                      <w:txbxContent>
                        <w:p w14:paraId="2D5D79A2" w14:textId="35611980" w:rsidR="008E28E5" w:rsidRDefault="008E28E5" w:rsidP="008E28E5">
                          <w:pPr>
                            <w:pStyle w:val="NormalWeb"/>
                            <w:spacing w:before="0" w:beforeAutospacing="0" w:after="0" w:afterAutospacing="0"/>
                            <w:jc w:val="center"/>
                          </w:pPr>
                          <w:r>
                            <w:rPr>
                              <w:rFonts w:asciiTheme="minorHAnsi" w:hAnsi="Calibri" w:cstheme="minorBidi"/>
                              <w:color w:val="FFFFFF" w:themeColor="background1"/>
                              <w:kern w:val="24"/>
                              <w:sz w:val="56"/>
                              <w:szCs w:val="56"/>
                            </w:rPr>
                            <w:t>b</w:t>
                          </w:r>
                        </w:p>
                      </w:txbxContent>
                    </v:textbox>
                  </v:shape>
                </v:group>
                <w10:wrap anchorx="page"/>
                <w10:anchorlock/>
              </v:group>
            </w:pict>
          </mc:Fallback>
        </mc:AlternateContent>
      </w:r>
    </w:p>
    <w:p w14:paraId="18197D49" w14:textId="3FCF7AEC" w:rsidR="004A714C" w:rsidRDefault="004A714C" w:rsidP="00AD24D6">
      <w:pPr>
        <w:pStyle w:val="Caption"/>
        <w:bidi w:val="0"/>
      </w:pPr>
      <w:r>
        <w:t>Figure</w:t>
      </w:r>
      <w:r>
        <w:rPr>
          <w:rtl/>
        </w:rPr>
        <w:t xml:space="preserve"> </w:t>
      </w:r>
      <w:r w:rsidR="00AD24D6">
        <w:t>9</w:t>
      </w:r>
      <w:r w:rsidR="002F72F0">
        <w:t>.</w:t>
      </w:r>
      <w:r w:rsidRPr="00DE752B">
        <w:t xml:space="preserve"> </w:t>
      </w:r>
      <w:proofErr w:type="spellStart"/>
      <w:proofErr w:type="gramStart"/>
      <w:r w:rsidRPr="00DE752B">
        <w:t>iDPC</w:t>
      </w:r>
      <w:proofErr w:type="spellEnd"/>
      <w:proofErr w:type="gramEnd"/>
      <w:r w:rsidR="00FF7969">
        <w:t xml:space="preserve"> images</w:t>
      </w:r>
      <w:r w:rsidRPr="00DE752B">
        <w:t xml:space="preserve"> based on first and third order terms acquired by analyzing diffraction disk movements</w:t>
      </w:r>
      <w:r w:rsidR="007A66B2">
        <w:t>, based on calculations in appendix A</w:t>
      </w:r>
      <w:r w:rsidRPr="00DE752B">
        <w:t xml:space="preserve">. (a) at focus. (b) </w:t>
      </w:r>
      <w:proofErr w:type="gramStart"/>
      <w:r w:rsidRPr="00DE752B">
        <w:t>at</w:t>
      </w:r>
      <w:proofErr w:type="gramEnd"/>
      <w:r w:rsidRPr="00DE752B">
        <w:t xml:space="preserve"> -1.4um defocus</w:t>
      </w:r>
    </w:p>
    <w:p w14:paraId="0C10EBA3" w14:textId="77777777" w:rsidR="004A714C" w:rsidRDefault="004A714C" w:rsidP="008E28E5">
      <w:pPr>
        <w:bidi w:val="0"/>
      </w:pPr>
    </w:p>
    <w:p w14:paraId="6D31790F" w14:textId="77777777" w:rsidR="004A714C" w:rsidRDefault="004A714C">
      <w:pPr>
        <w:bidi w:val="0"/>
      </w:pPr>
      <w:r>
        <w:br w:type="page"/>
      </w:r>
    </w:p>
    <w:p w14:paraId="3D9B5C06" w14:textId="418158B3" w:rsidR="008E28E5" w:rsidRDefault="00924B16" w:rsidP="00404854">
      <w:pPr>
        <w:pStyle w:val="Heading2"/>
        <w:bidi w:val="0"/>
      </w:pPr>
      <w:r>
        <w:lastRenderedPageBreak/>
        <w:t>10</w:t>
      </w:r>
      <w:r w:rsidR="004A714C">
        <w:t xml:space="preserve">. Comparison of </w:t>
      </w:r>
      <w:r w:rsidR="00404854">
        <w:t>various detector scans</w:t>
      </w:r>
    </w:p>
    <w:p w14:paraId="6DA7BEC0" w14:textId="5F27F44C" w:rsidR="004A714C" w:rsidRDefault="004A714C" w:rsidP="004A714C">
      <w:pPr>
        <w:bidi w:val="0"/>
      </w:pPr>
    </w:p>
    <w:p w14:paraId="14CB2C2E" w14:textId="77777777" w:rsidR="00FF7969" w:rsidRDefault="004A714C" w:rsidP="00FF7969">
      <w:pPr>
        <w:keepNext/>
        <w:bidi w:val="0"/>
      </w:pPr>
      <w:r>
        <w:rPr>
          <w:noProof/>
        </w:rPr>
        <w:drawing>
          <wp:inline distT="0" distB="0" distL="0" distR="0" wp14:anchorId="1B7FBDB5" wp14:editId="71967B90">
            <wp:extent cx="5870064" cy="5929312"/>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870064" cy="5929312"/>
                    </a:xfrm>
                    <a:prstGeom prst="rect">
                      <a:avLst/>
                    </a:prstGeom>
                  </pic:spPr>
                </pic:pic>
              </a:graphicData>
            </a:graphic>
          </wp:inline>
        </w:drawing>
      </w:r>
    </w:p>
    <w:p w14:paraId="1AD3F289" w14:textId="2153876C" w:rsidR="004A714C" w:rsidRDefault="00FF7969" w:rsidP="00AD24D6">
      <w:pPr>
        <w:pStyle w:val="Caption"/>
        <w:bidi w:val="0"/>
      </w:pPr>
      <w:r>
        <w:t xml:space="preserve">Figure </w:t>
      </w:r>
      <w:r w:rsidR="00AD24D6">
        <w:rPr>
          <w:noProof/>
        </w:rPr>
        <w:t>10</w:t>
      </w:r>
      <w:r>
        <w:t xml:space="preserve">. </w:t>
      </w:r>
      <w:r w:rsidRPr="00913948">
        <w:t xml:space="preserve">Raw images of boron nitride nanotubes from various detectors using spiral scan at focus. (a) </w:t>
      </w:r>
      <w:proofErr w:type="spellStart"/>
      <w:r w:rsidRPr="00913948">
        <w:t>Gatan</w:t>
      </w:r>
      <w:proofErr w:type="spellEnd"/>
      <w:r w:rsidRPr="00913948">
        <w:t xml:space="preserve"> BF image (through Opal central hole) with inverted contrast. (b) Sum of Opal 4 quadrant channels, inverted (interpreted as attenuation). </w:t>
      </w:r>
      <w:r w:rsidRPr="00FF7969">
        <w:t xml:space="preserve">(c) Dark-field from Opal annular ring E. (d) </w:t>
      </w:r>
      <w:proofErr w:type="spellStart"/>
      <w:r w:rsidRPr="00FF7969">
        <w:t>Fischione</w:t>
      </w:r>
      <w:proofErr w:type="spellEnd"/>
      <w:r w:rsidRPr="00FF7969">
        <w:t xml:space="preserve"> HAADF image.</w:t>
      </w:r>
    </w:p>
    <w:p w14:paraId="0715BB1C" w14:textId="16A20D71" w:rsidR="00404854" w:rsidRPr="00274387" w:rsidRDefault="00404854" w:rsidP="00932420">
      <w:pPr>
        <w:bidi w:val="0"/>
        <w:spacing w:line="276" w:lineRule="auto"/>
        <w:jc w:val="both"/>
        <w:rPr>
          <w:rFonts w:eastAsiaTheme="minorEastAsia"/>
        </w:rPr>
      </w:pPr>
      <w:r w:rsidRPr="00274387">
        <w:t>Fig.</w:t>
      </w:r>
      <w:r w:rsidR="00932420">
        <w:t>10</w:t>
      </w:r>
      <w:r w:rsidRPr="00274387">
        <w:t>a shows the image generated by the central bright field detector (</w:t>
      </w:r>
      <w:proofErr w:type="spellStart"/>
      <w:r w:rsidRPr="00274387">
        <w:t>Gatan</w:t>
      </w:r>
      <w:proofErr w:type="spellEnd"/>
      <w:r w:rsidRPr="00274387">
        <w:t>, model 807) with contrast inverted. Fig.</w:t>
      </w:r>
      <w:r w:rsidR="00932420">
        <w:t>10</w:t>
      </w:r>
      <w:r w:rsidRPr="00274387">
        <w:t xml:space="preserve">b is produced from the sum of signals from the Opal four quadrature-annulus </w:t>
      </w:r>
      <w:proofErr w:type="gramStart"/>
      <w:r w:rsidRPr="00274387">
        <w:t xml:space="preserve">segments </w:t>
      </w:r>
      <w:proofErr w:type="gramEnd"/>
      <m:oMath>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oMath>
      <w:r w:rsidRPr="00274387">
        <w:rPr>
          <w:rFonts w:eastAsiaTheme="minorEastAsia"/>
        </w:rPr>
        <w:t xml:space="preserve">, with inverted contrast. Following Hawkes </w:t>
      </w:r>
      <w:r w:rsidRPr="00274387">
        <w:rPr>
          <w:rFonts w:eastAsiaTheme="minorEastAsia"/>
        </w:rPr>
        <w:fldChar w:fldCharType="begin"/>
      </w:r>
      <w:r w:rsidRPr="00274387">
        <w:rPr>
          <w:rFonts w:eastAsiaTheme="minorEastAsia"/>
        </w:rPr>
        <w:instrText xml:space="preserve"> ADDIN ZOTERO_ITEM CSL_CITATION {"citationID":"WLpv2fY2","properties":{"formattedCitation":"(Hawkes, 1978)","plainCitation":"(Hawkes, 1978)","noteIndex":0},"citationItems":[{"id":"1t0ElM83/JB1qHwRU","uris":["http://zotero.org/users/6793565/items/EH7Z9LCJ"],"uri":["http://zotero.org/users/6793565/items/EH7Z9LCJ"],"itemData":{"id":274,"type":"article-journal","journalAbbreviation":"J. Opt","page":"235","title":"Half-plane apertures in TEM, split detectors in STEM and ptychography","volume":"9","author":[{"family":"Hawkes","given":"P. W."}],"issued":{"date-parts":[["1978"]]}}}],"schema":"https://github.com/citation-style-language/schema/raw/master/csl-citation.json"} </w:instrText>
      </w:r>
      <w:r w:rsidRPr="00274387">
        <w:rPr>
          <w:rFonts w:eastAsiaTheme="minorEastAsia"/>
        </w:rPr>
        <w:fldChar w:fldCharType="separate"/>
      </w:r>
      <w:r w:rsidRPr="00274387">
        <w:rPr>
          <w:rFonts w:ascii="Calibri" w:hAnsi="Calibri" w:cs="Calibri"/>
        </w:rPr>
        <w:t>(Hawkes, 1978)</w:t>
      </w:r>
      <w:r w:rsidRPr="00274387">
        <w:rPr>
          <w:rFonts w:eastAsiaTheme="minorEastAsia"/>
        </w:rPr>
        <w:fldChar w:fldCharType="end"/>
      </w:r>
      <w:r w:rsidRPr="00274387">
        <w:rPr>
          <w:rFonts w:eastAsiaTheme="minorEastAsia"/>
        </w:rPr>
        <w:t>, the sum is related to scattering contrast, or mathematically, to the attenuation in the bright field (BF). Fig.</w:t>
      </w:r>
      <w:r w:rsidR="00932420">
        <w:rPr>
          <w:rFonts w:eastAsiaTheme="minorEastAsia"/>
        </w:rPr>
        <w:t>10</w:t>
      </w:r>
      <w:r w:rsidRPr="00274387">
        <w:rPr>
          <w:rFonts w:eastAsiaTheme="minorEastAsia"/>
        </w:rPr>
        <w:t xml:space="preserve">c is a dark field (DF) image from annular segment E of the Opal. </w:t>
      </w:r>
      <w:r w:rsidRPr="00274387" w:rsidDel="00000639">
        <w:rPr>
          <w:rStyle w:val="CommentReference"/>
          <w:sz w:val="22"/>
          <w:szCs w:val="22"/>
        </w:rPr>
        <w:t xml:space="preserve"> </w:t>
      </w:r>
      <w:r w:rsidRPr="00274387">
        <w:rPr>
          <w:rFonts w:eastAsiaTheme="minorEastAsia"/>
        </w:rPr>
        <w:t>The details are quite the same as in Fig.</w:t>
      </w:r>
      <w:r w:rsidR="00932420">
        <w:rPr>
          <w:rFonts w:eastAsiaTheme="minorEastAsia"/>
        </w:rPr>
        <w:t>10</w:t>
      </w:r>
      <w:r w:rsidRPr="00274387">
        <w:rPr>
          <w:rFonts w:eastAsiaTheme="minorEastAsia"/>
        </w:rPr>
        <w:t>d, which shows the image from the HAADF detector (</w:t>
      </w:r>
      <w:proofErr w:type="spellStart"/>
      <w:r w:rsidRPr="00274387">
        <w:rPr>
          <w:rFonts w:eastAsiaTheme="minorEastAsia"/>
        </w:rPr>
        <w:t>Fischione</w:t>
      </w:r>
      <w:proofErr w:type="spellEnd"/>
      <w:r w:rsidRPr="00274387">
        <w:rPr>
          <w:rFonts w:eastAsiaTheme="minorEastAsia"/>
        </w:rPr>
        <w:t xml:space="preserve"> model 3000) image. The bright dots that decorate the nanotubes are attributed to diffraction contrast from lattice strains. Subtle differences in details can be </w:t>
      </w:r>
      <w:r w:rsidRPr="00274387">
        <w:rPr>
          <w:rFonts w:eastAsiaTheme="minorEastAsia"/>
        </w:rPr>
        <w:lastRenderedPageBreak/>
        <w:t xml:space="preserve">observed between each of the four detectors, dependent on the different collection angle ranges as annotated on the images. </w:t>
      </w:r>
    </w:p>
    <w:p w14:paraId="46547A85" w14:textId="17A6A760" w:rsidR="00FF7969" w:rsidRDefault="00FF7969" w:rsidP="00FF7969">
      <w:pPr>
        <w:bidi w:val="0"/>
      </w:pPr>
    </w:p>
    <w:p w14:paraId="1A5064C2" w14:textId="62690F08" w:rsidR="00B83C38" w:rsidRDefault="00B83C38" w:rsidP="00B83C38">
      <w:pPr>
        <w:bidi w:val="0"/>
      </w:pPr>
    </w:p>
    <w:p w14:paraId="737292A0" w14:textId="6B8A03C0" w:rsidR="00B83C38" w:rsidRDefault="005804D0" w:rsidP="00253243">
      <w:pPr>
        <w:pStyle w:val="Heading2"/>
        <w:bidi w:val="0"/>
      </w:pPr>
      <w:r>
        <w:t xml:space="preserve">11. </w:t>
      </w:r>
      <w:r w:rsidR="00253243">
        <w:t>Validation of integrated DPC images</w:t>
      </w:r>
    </w:p>
    <w:p w14:paraId="70A08AC2" w14:textId="7F4D2BC7" w:rsidR="00253243" w:rsidRDefault="00253243" w:rsidP="00253243">
      <w:pPr>
        <w:bidi w:val="0"/>
      </w:pPr>
    </w:p>
    <w:p w14:paraId="0FB49AC1" w14:textId="2B7F796A" w:rsidR="005A1AE5" w:rsidRPr="00274387" w:rsidRDefault="00F1787D" w:rsidP="00ED262A">
      <w:pPr>
        <w:bidi w:val="0"/>
        <w:jc w:val="both"/>
        <w:rPr>
          <w:rFonts w:eastAsiaTheme="minorEastAsia"/>
        </w:rPr>
      </w:pPr>
      <w:r>
        <w:t>The</w:t>
      </w:r>
      <w:r w:rsidR="00253243" w:rsidRPr="00274387">
        <w:t xml:space="preserve"> DPC vector field of two </w:t>
      </w:r>
      <w:r w:rsidR="00A72FFD">
        <w:t xml:space="preserve">crossing </w:t>
      </w:r>
      <w:r w:rsidR="00253243" w:rsidRPr="00274387">
        <w:t>nanotubes is shown in Fig.1</w:t>
      </w:r>
      <w:r w:rsidR="00B67514" w:rsidRPr="00274387">
        <w:t>1</w:t>
      </w:r>
      <w:r w:rsidR="00253243" w:rsidRPr="00274387">
        <w:t>a (</w:t>
      </w:r>
      <w:r>
        <w:t xml:space="preserve">each arrow is </w:t>
      </w:r>
      <w:r w:rsidR="00253243" w:rsidRPr="00274387">
        <w:t xml:space="preserve">based on </w:t>
      </w:r>
      <w:r w:rsidR="00ED262A">
        <w:t xml:space="preserve">an </w:t>
      </w:r>
      <w:r>
        <w:t xml:space="preserve">average of </w:t>
      </w:r>
      <w:r w:rsidR="00253243" w:rsidRPr="00274387">
        <w:t xml:space="preserve">5X5 </w:t>
      </w:r>
      <w:r>
        <w:t>vectors</w:t>
      </w:r>
      <w:r w:rsidR="00F72616" w:rsidRPr="00274387">
        <w:t xml:space="preserve">, </w:t>
      </w:r>
      <w:r w:rsidR="002E5633">
        <w:t xml:space="preserve">with sign inverted to </w:t>
      </w:r>
      <w:r w:rsidR="00EF18E5">
        <w:t>align with</w:t>
      </w:r>
      <w:r w:rsidR="002E5633">
        <w:t xml:space="preserve"> </w:t>
      </w:r>
      <w:r w:rsidR="00ED262A">
        <w:t xml:space="preserve">the </w:t>
      </w:r>
      <w:r w:rsidR="002E5633">
        <w:t>direction of</w:t>
      </w:r>
      <w:r w:rsidR="00ED262A">
        <w:t xml:space="preserve"> the</w:t>
      </w:r>
      <w:r w:rsidR="002E5633">
        <w:t xml:space="preserve"> </w:t>
      </w:r>
      <w:r w:rsidR="00EF18E5">
        <w:t>average</w:t>
      </w:r>
      <w:r w:rsidR="002E5633">
        <w:t xml:space="preserve"> electric field). </w:t>
      </w:r>
      <w:r>
        <w:t>Fig.11b is the</w:t>
      </w:r>
      <w:r w:rsidR="00253243" w:rsidRPr="00274387">
        <w:t xml:space="preserve"> integrated DPC </w:t>
      </w:r>
      <w:r w:rsidR="00F72616" w:rsidRPr="00274387">
        <w:t>(</w:t>
      </w:r>
      <w:proofErr w:type="spellStart"/>
      <w:r w:rsidR="00F72616" w:rsidRPr="00274387">
        <w:t>iDPC</w:t>
      </w:r>
      <w:proofErr w:type="spellEnd"/>
      <w:r w:rsidR="00F72616" w:rsidRPr="00274387">
        <w:t xml:space="preserve">) </w:t>
      </w:r>
      <w:r w:rsidR="00253243" w:rsidRPr="00274387">
        <w:t xml:space="preserve">image </w:t>
      </w:r>
      <w:r w:rsidR="00A420A1" w:rsidRPr="00274387">
        <w:t>calculated by</w:t>
      </w:r>
      <w:r w:rsidR="00253243" w:rsidRPr="00274387">
        <w:t xml:space="preserve"> Fourier space method and </w:t>
      </w:r>
      <w:r>
        <w:t xml:space="preserve">Fig.11c is the </w:t>
      </w:r>
      <w:proofErr w:type="spellStart"/>
      <w:r w:rsidR="002E5633">
        <w:t>iDPC</w:t>
      </w:r>
      <w:proofErr w:type="spellEnd"/>
      <w:r w:rsidR="002E5633">
        <w:t xml:space="preserve"> calculated by the </w:t>
      </w:r>
      <w:r w:rsidR="00253243" w:rsidRPr="00274387">
        <w:t xml:space="preserve">real space integration </w:t>
      </w:r>
      <w:r w:rsidR="00A420A1" w:rsidRPr="00274387">
        <w:t>method</w:t>
      </w:r>
      <w:r w:rsidR="00253243" w:rsidRPr="00274387">
        <w:t xml:space="preserve">. </w:t>
      </w:r>
      <w:r w:rsidR="00F72616" w:rsidRPr="00274387">
        <w:t xml:space="preserve">The images </w:t>
      </w:r>
      <w:r w:rsidR="00D42144" w:rsidRPr="00274387">
        <w:t>were</w:t>
      </w:r>
      <w:r w:rsidR="00F72616" w:rsidRPr="00274387">
        <w:t xml:space="preserve"> </w:t>
      </w:r>
      <w:r w:rsidR="00D42144" w:rsidRPr="00274387">
        <w:t>filtered</w:t>
      </w:r>
      <w:r w:rsidR="00F72616" w:rsidRPr="00274387">
        <w:t xml:space="preserve"> </w:t>
      </w:r>
      <w:r w:rsidR="00A420A1" w:rsidRPr="00274387">
        <w:t xml:space="preserve">using background subtraction </w:t>
      </w:r>
      <w:r w:rsidR="00ED262A">
        <w:t>based on</w:t>
      </w:r>
      <w:r w:rsidR="00F72616" w:rsidRPr="00274387">
        <w:t xml:space="preserve"> Gaussian </w:t>
      </w:r>
      <w:r w:rsidR="00A420A1" w:rsidRPr="00274387">
        <w:t xml:space="preserve">blur with </w:t>
      </w:r>
      <w:r w:rsidR="00ED262A">
        <w:t xml:space="preserve">radius </w:t>
      </w:r>
      <w:r w:rsidR="00A420A1" w:rsidRPr="00274387">
        <w:t>of</w:t>
      </w:r>
      <w:r w:rsidR="00F72616" w:rsidRPr="00274387">
        <w:t xml:space="preserve"> 100 pixels</w:t>
      </w:r>
      <w:r w:rsidR="00A420A1" w:rsidRPr="00274387">
        <w:t>.</w:t>
      </w:r>
      <w:r w:rsidR="00F72616" w:rsidRPr="00274387">
        <w:t xml:space="preserve"> </w:t>
      </w:r>
      <w:r w:rsidR="00D42144" w:rsidRPr="00274387">
        <w:t>The pixel size was</w:t>
      </w:r>
      <w:r w:rsidR="00F72616" w:rsidRPr="00274387">
        <w:t xml:space="preserve"> 0.4 nm </w:t>
      </w:r>
      <w:r w:rsidR="00A420A1" w:rsidRPr="00274387">
        <w:t xml:space="preserve">and </w:t>
      </w:r>
      <w:r w:rsidR="00D42144" w:rsidRPr="00274387">
        <w:t xml:space="preserve">the image size </w:t>
      </w:r>
      <w:r w:rsidR="00253243" w:rsidRPr="00274387">
        <w:t>2048x2048</w:t>
      </w:r>
      <w:r w:rsidR="00A420A1" w:rsidRPr="00274387">
        <w:t xml:space="preserve">, and </w:t>
      </w:r>
      <w:r w:rsidR="00D42144" w:rsidRPr="00274387">
        <w:t xml:space="preserve">the </w:t>
      </w:r>
      <w:r w:rsidR="00F72616" w:rsidRPr="00274387">
        <w:t>optical resolution</w:t>
      </w:r>
      <w:r w:rsidR="00A420A1" w:rsidRPr="00274387">
        <w:t xml:space="preserve"> </w:t>
      </w:r>
      <m:oMath>
        <m:r>
          <w:rPr>
            <w:rFonts w:ascii="Cambria Math" w:hAnsi="Cambria Math"/>
          </w:rPr>
          <m:t>0.61/</m:t>
        </m:r>
        <m:sSub>
          <m:sSubPr>
            <m:ctrlPr>
              <w:rPr>
                <w:rFonts w:ascii="Cambria Math" w:hAnsi="Cambria Math"/>
                <w:i/>
              </w:rPr>
            </m:ctrlPr>
          </m:sSubPr>
          <m:e>
            <m:r>
              <w:rPr>
                <w:rFonts w:ascii="Cambria Math" w:hAnsi="Cambria Math"/>
              </w:rPr>
              <m:t>k</m:t>
            </m:r>
          </m:e>
          <m:sub>
            <m:r>
              <w:rPr>
                <w:rFonts w:ascii="Cambria Math" w:hAnsi="Cambria Math"/>
              </w:rPr>
              <m:t>BF</m:t>
            </m:r>
          </m:sub>
        </m:sSub>
        <m:r>
          <w:rPr>
            <w:rFonts w:ascii="Cambria Math" w:eastAsiaTheme="minorEastAsia" w:hAnsi="Cambria Math"/>
          </w:rPr>
          <m:t>=</m:t>
        </m:r>
      </m:oMath>
      <w:r w:rsidR="00F72616" w:rsidRPr="00274387">
        <w:rPr>
          <w:rFonts w:eastAsiaTheme="minorEastAsia"/>
        </w:rPr>
        <w:t xml:space="preserve"> 0.4 nm</w:t>
      </w:r>
      <w:r w:rsidR="00D42144" w:rsidRPr="00274387">
        <w:rPr>
          <w:rFonts w:eastAsiaTheme="minorEastAsia"/>
        </w:rPr>
        <w:t>. Hence</w:t>
      </w:r>
      <w:r w:rsidR="00A420A1" w:rsidRPr="00274387">
        <w:rPr>
          <w:rFonts w:eastAsiaTheme="minorEastAsia"/>
        </w:rPr>
        <w:t>,</w:t>
      </w:r>
      <w:r w:rsidR="00F72616" w:rsidRPr="00274387">
        <w:rPr>
          <w:rFonts w:eastAsiaTheme="minorEastAsia"/>
        </w:rPr>
        <w:t xml:space="preserve"> the filter </w:t>
      </w:r>
      <w:r w:rsidR="00D42144" w:rsidRPr="00274387">
        <w:rPr>
          <w:rFonts w:eastAsiaTheme="minorEastAsia"/>
        </w:rPr>
        <w:t>is equivalent to high pass</w:t>
      </w:r>
      <w:r w:rsidR="00F72616" w:rsidRPr="00274387">
        <w:rPr>
          <w:rFonts w:eastAsiaTheme="minorEastAsia"/>
        </w:rPr>
        <w:t xml:space="preserve"> spatial frequencies </w:t>
      </w:r>
      <w:r w:rsidR="00D42144" w:rsidRPr="00274387">
        <w:rPr>
          <w:rFonts w:eastAsiaTheme="minorEastAsia"/>
        </w:rPr>
        <w:t>above</w:t>
      </w:r>
      <w:r w:rsidR="00F72616" w:rsidRPr="00274387">
        <w:rPr>
          <w:rFonts w:eastAsiaTheme="minorEastAsia"/>
        </w:rPr>
        <w:t xml:space="preserve"> 0.01</w:t>
      </w:r>
      <m:oMath>
        <m:sSub>
          <m:sSubPr>
            <m:ctrlPr>
              <w:rPr>
                <w:rFonts w:ascii="Cambria Math" w:hAnsi="Cambria Math"/>
                <w:i/>
              </w:rPr>
            </m:ctrlPr>
          </m:sSubPr>
          <m:e>
            <m:r>
              <w:rPr>
                <w:rFonts w:ascii="Cambria Math" w:hAnsi="Cambria Math"/>
              </w:rPr>
              <m:t>k</m:t>
            </m:r>
          </m:e>
          <m:sub>
            <m:r>
              <w:rPr>
                <w:rFonts w:ascii="Cambria Math" w:hAnsi="Cambria Math"/>
              </w:rPr>
              <m:t>BF</m:t>
            </m:r>
          </m:sub>
        </m:sSub>
        <m:r>
          <w:rPr>
            <w:rFonts w:ascii="Cambria Math" w:hAnsi="Cambria Math"/>
          </w:rPr>
          <m:t>.</m:t>
        </m:r>
      </m:oMath>
      <w:r w:rsidR="00F72616" w:rsidRPr="00274387">
        <w:rPr>
          <w:rFonts w:eastAsiaTheme="minorEastAsia"/>
        </w:rPr>
        <w:t xml:space="preserve"> </w:t>
      </w:r>
      <w:r w:rsidR="00C40C3B" w:rsidRPr="00274387">
        <w:rPr>
          <w:rFonts w:eastAsiaTheme="minorEastAsia"/>
        </w:rPr>
        <w:t xml:space="preserve"> </w:t>
      </w:r>
      <w:r w:rsidR="00D42144" w:rsidRPr="00274387">
        <w:rPr>
          <w:rFonts w:eastAsiaTheme="minorEastAsia"/>
        </w:rPr>
        <w:t>We also</w:t>
      </w:r>
      <w:r w:rsidR="00C40C3B" w:rsidRPr="00274387">
        <w:rPr>
          <w:rFonts w:eastAsiaTheme="minorEastAsia"/>
        </w:rPr>
        <w:t xml:space="preserve"> </w:t>
      </w:r>
      <w:r w:rsidR="00D42144" w:rsidRPr="00274387">
        <w:rPr>
          <w:rFonts w:eastAsiaTheme="minorEastAsia"/>
        </w:rPr>
        <w:t>cropped 5% of the margin in each side of the images in order to render the best</w:t>
      </w:r>
      <w:r w:rsidR="00F72616" w:rsidRPr="00274387">
        <w:rPr>
          <w:rFonts w:eastAsiaTheme="minorEastAsia"/>
        </w:rPr>
        <w:t xml:space="preserve"> contrast. </w:t>
      </w:r>
      <w:r w:rsidR="00D42144" w:rsidRPr="00274387">
        <w:rPr>
          <w:rFonts w:eastAsiaTheme="minorEastAsia"/>
        </w:rPr>
        <w:t xml:space="preserve">It is easy to identify </w:t>
      </w:r>
      <w:r w:rsidR="002E5633">
        <w:rPr>
          <w:rFonts w:eastAsiaTheme="minorEastAsia"/>
        </w:rPr>
        <w:t>when</w:t>
      </w:r>
      <w:r w:rsidR="00D42144" w:rsidRPr="00274387">
        <w:rPr>
          <w:rFonts w:eastAsiaTheme="minorEastAsia"/>
        </w:rPr>
        <w:t xml:space="preserve"> the </w:t>
      </w:r>
      <w:r w:rsidR="00CE2BAE" w:rsidRPr="00274387">
        <w:rPr>
          <w:rFonts w:eastAsiaTheme="minorEastAsia"/>
        </w:rPr>
        <w:t xml:space="preserve">DPC vector components are </w:t>
      </w:r>
      <w:r w:rsidR="002E5633">
        <w:rPr>
          <w:rFonts w:eastAsiaTheme="minorEastAsia"/>
        </w:rPr>
        <w:t>interchanged</w:t>
      </w:r>
      <w:r w:rsidR="00D42144" w:rsidRPr="00274387">
        <w:rPr>
          <w:rFonts w:eastAsiaTheme="minorEastAsia"/>
        </w:rPr>
        <w:t xml:space="preserve">, </w:t>
      </w:r>
      <w:r w:rsidR="00B67514" w:rsidRPr="00274387">
        <w:rPr>
          <w:rFonts w:eastAsiaTheme="minorEastAsia"/>
        </w:rPr>
        <w:t>as</w:t>
      </w:r>
      <w:r w:rsidR="00D42144" w:rsidRPr="00274387">
        <w:rPr>
          <w:rFonts w:eastAsiaTheme="minorEastAsia"/>
        </w:rPr>
        <w:t xml:space="preserve"> demonstrated in </w:t>
      </w:r>
      <w:r w:rsidR="00CE2BAE" w:rsidRPr="00274387">
        <w:rPr>
          <w:rFonts w:eastAsiaTheme="minorEastAsia"/>
        </w:rPr>
        <w:t>Fig.1</w:t>
      </w:r>
      <w:r w:rsidR="00B67514" w:rsidRPr="00274387">
        <w:rPr>
          <w:rFonts w:eastAsiaTheme="minorEastAsia"/>
        </w:rPr>
        <w:t>2</w:t>
      </w:r>
      <w:r w:rsidR="00D42144" w:rsidRPr="00274387">
        <w:rPr>
          <w:rFonts w:eastAsiaTheme="minorEastAsia"/>
        </w:rPr>
        <w:t>.</w:t>
      </w:r>
      <w:r w:rsidR="00CE2BAE" w:rsidRPr="00274387">
        <w:rPr>
          <w:rFonts w:eastAsiaTheme="minorEastAsia"/>
        </w:rPr>
        <w:t xml:space="preserve"> </w:t>
      </w:r>
      <w:r w:rsidR="0094552B">
        <w:rPr>
          <w:rFonts w:eastAsiaTheme="minorEastAsia"/>
        </w:rPr>
        <w:t xml:space="preserve">In correct alignment of the </w:t>
      </w:r>
      <w:r w:rsidR="009B4005">
        <w:rPr>
          <w:rFonts w:eastAsiaTheme="minorEastAsia"/>
        </w:rPr>
        <w:t>DPC vectors</w:t>
      </w:r>
      <w:r w:rsidR="0094552B">
        <w:rPr>
          <w:rFonts w:eastAsiaTheme="minorEastAsia"/>
        </w:rPr>
        <w:t xml:space="preserve"> with the </w:t>
      </w:r>
      <w:r w:rsidR="009B4005">
        <w:rPr>
          <w:rFonts w:eastAsiaTheme="minorEastAsia"/>
        </w:rPr>
        <w:t>image</w:t>
      </w:r>
      <w:r w:rsidR="0094552B">
        <w:rPr>
          <w:rFonts w:eastAsiaTheme="minorEastAsia"/>
        </w:rPr>
        <w:t xml:space="preserve"> </w:t>
      </w:r>
      <w:r w:rsidR="00A72FFD">
        <w:rPr>
          <w:rFonts w:eastAsiaTheme="minorEastAsia"/>
        </w:rPr>
        <w:t xml:space="preserve">we expect </w:t>
      </w:r>
      <w:r w:rsidR="0094552B">
        <w:rPr>
          <w:rFonts w:eastAsiaTheme="minorEastAsia"/>
        </w:rPr>
        <w:t xml:space="preserve">the DPC vectors </w:t>
      </w:r>
      <w:r w:rsidR="00A72FFD">
        <w:rPr>
          <w:rFonts w:eastAsiaTheme="minorEastAsia"/>
        </w:rPr>
        <w:t>to lie</w:t>
      </w:r>
      <w:r w:rsidR="0094552B">
        <w:rPr>
          <w:rFonts w:eastAsiaTheme="minorEastAsia"/>
        </w:rPr>
        <w:t xml:space="preserve"> perpendicular to the </w:t>
      </w:r>
      <w:r w:rsidR="009B4005">
        <w:rPr>
          <w:rFonts w:eastAsiaTheme="minorEastAsia"/>
        </w:rPr>
        <w:t>nanotube surfaces</w:t>
      </w:r>
      <w:r w:rsidR="0094552B">
        <w:rPr>
          <w:rFonts w:eastAsiaTheme="minorEastAsia"/>
        </w:rPr>
        <w:t xml:space="preserve"> and the low frequency </w:t>
      </w:r>
      <w:proofErr w:type="spellStart"/>
      <w:r w:rsidR="0094552B">
        <w:rPr>
          <w:rFonts w:eastAsiaTheme="minorEastAsia"/>
        </w:rPr>
        <w:t>iDPC</w:t>
      </w:r>
      <w:proofErr w:type="spellEnd"/>
      <w:r w:rsidR="0094552B">
        <w:rPr>
          <w:rFonts w:eastAsiaTheme="minorEastAsia"/>
        </w:rPr>
        <w:t xml:space="preserve"> values </w:t>
      </w:r>
      <w:r w:rsidR="00A72FFD">
        <w:rPr>
          <w:rFonts w:eastAsiaTheme="minorEastAsia"/>
        </w:rPr>
        <w:t xml:space="preserve">to be similar in </w:t>
      </w:r>
      <w:r w:rsidR="0094552B">
        <w:rPr>
          <w:rFonts w:eastAsiaTheme="minorEastAsia"/>
        </w:rPr>
        <w:t xml:space="preserve">the two nanotubes. </w:t>
      </w:r>
    </w:p>
    <w:p w14:paraId="4E957DC8" w14:textId="1435CB6E" w:rsidR="00253243" w:rsidRPr="00274387" w:rsidRDefault="005A1AE5" w:rsidP="00ED262A">
      <w:pPr>
        <w:bidi w:val="0"/>
        <w:jc w:val="both"/>
        <w:rPr>
          <w:rFonts w:eastAsiaTheme="minorEastAsia"/>
        </w:rPr>
      </w:pPr>
      <w:r w:rsidRPr="00274387">
        <w:rPr>
          <w:rFonts w:eastAsiaTheme="minorEastAsia"/>
        </w:rPr>
        <w:t xml:space="preserve">A test of the mean absolute value </w:t>
      </w:r>
      <w:proofErr w:type="gramStart"/>
      <w:r w:rsidRPr="00274387">
        <w:rPr>
          <w:rFonts w:eastAsiaTheme="minorEastAsia"/>
        </w:rPr>
        <w:t xml:space="preserve">of </w:t>
      </w:r>
      <w:proofErr w:type="gramEnd"/>
      <m:oMath>
        <m:f>
          <m:fPr>
            <m:ctrlPr>
              <w:rPr>
                <w:rFonts w:ascii="Cambria Math" w:eastAsiaTheme="minorEastAsia" w:hAnsi="Cambria Math"/>
                <w:i/>
              </w:rPr>
            </m:ctrlPr>
          </m:fPr>
          <m:num>
            <m:r>
              <w:rPr>
                <w:rFonts w:ascii="Cambria Math" w:eastAsiaTheme="minorEastAsia" w:hAnsi="Cambria Math"/>
              </w:rPr>
              <m:t>∂DP</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x</m:t>
                </m:r>
              </m:sub>
            </m:sSub>
          </m:num>
          <m:den>
            <m:r>
              <w:rPr>
                <w:rFonts w:ascii="Cambria Math" w:eastAsiaTheme="minorEastAsia" w:hAnsi="Cambria Math"/>
              </w:rPr>
              <m:t>∂y</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P</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y</m:t>
                </m:r>
              </m:sub>
            </m:sSub>
          </m:num>
          <m:den>
            <m:r>
              <w:rPr>
                <w:rFonts w:ascii="Cambria Math" w:eastAsiaTheme="minorEastAsia" w:hAnsi="Cambria Math"/>
              </w:rPr>
              <m:t>∂x</m:t>
            </m:r>
          </m:den>
        </m:f>
      </m:oMath>
      <w:r w:rsidRPr="00274387">
        <w:rPr>
          <w:rFonts w:eastAsiaTheme="minorEastAsia"/>
        </w:rPr>
        <w:t xml:space="preserve">, which </w:t>
      </w:r>
      <w:r w:rsidR="00C40C3B" w:rsidRPr="00274387">
        <w:rPr>
          <w:rFonts w:eastAsiaTheme="minorEastAsia"/>
        </w:rPr>
        <w:t>measures</w:t>
      </w:r>
      <w:r w:rsidRPr="00274387">
        <w:rPr>
          <w:rFonts w:eastAsiaTheme="minorEastAsia"/>
        </w:rPr>
        <w:t xml:space="preserve"> </w:t>
      </w:r>
      <w:r w:rsidR="00ED262A">
        <w:rPr>
          <w:rFonts w:eastAsiaTheme="minorEastAsia"/>
        </w:rPr>
        <w:t xml:space="preserve">the </w:t>
      </w:r>
      <w:r w:rsidRPr="00274387">
        <w:rPr>
          <w:rFonts w:eastAsiaTheme="minorEastAsia"/>
        </w:rPr>
        <w:t xml:space="preserve">deviation </w:t>
      </w:r>
      <w:r w:rsidR="00C40C3B" w:rsidRPr="00274387">
        <w:rPr>
          <w:rFonts w:eastAsiaTheme="minorEastAsia"/>
        </w:rPr>
        <w:t xml:space="preserve">of the DPC </w:t>
      </w:r>
      <w:r w:rsidR="00ED262A">
        <w:rPr>
          <w:rFonts w:eastAsiaTheme="minorEastAsia"/>
        </w:rPr>
        <w:t xml:space="preserve">data </w:t>
      </w:r>
      <w:r w:rsidRPr="00274387">
        <w:rPr>
          <w:rFonts w:eastAsiaTheme="minorEastAsia"/>
        </w:rPr>
        <w:t xml:space="preserve">from </w:t>
      </w:r>
      <w:r w:rsidR="00ED262A">
        <w:rPr>
          <w:rFonts w:eastAsiaTheme="minorEastAsia"/>
        </w:rPr>
        <w:t>the assumption underlying</w:t>
      </w:r>
      <w:r w:rsidR="00C40C3B" w:rsidRPr="00274387">
        <w:rPr>
          <w:rFonts w:eastAsiaTheme="minorEastAsia"/>
        </w:rPr>
        <w:t xml:space="preserve"> a conservative vector field, compared to the absolute value of the charge (differential DPC) shows a large ratio of 42%, irrespective </w:t>
      </w:r>
      <w:r w:rsidR="007B7AC8" w:rsidRPr="00274387">
        <w:rPr>
          <w:rFonts w:eastAsiaTheme="minorEastAsia"/>
        </w:rPr>
        <w:t xml:space="preserve">of </w:t>
      </w:r>
      <w:r w:rsidR="00C40C3B" w:rsidRPr="00274387">
        <w:rPr>
          <w:rFonts w:eastAsiaTheme="minorEastAsia"/>
        </w:rPr>
        <w:t>filtration or DPC axes alignment. Therefore</w:t>
      </w:r>
      <w:r w:rsidR="00ED262A">
        <w:rPr>
          <w:rFonts w:eastAsiaTheme="minorEastAsia"/>
        </w:rPr>
        <w:t>,</w:t>
      </w:r>
      <w:r w:rsidR="00C40C3B" w:rsidRPr="00274387">
        <w:rPr>
          <w:rFonts w:eastAsiaTheme="minorEastAsia"/>
        </w:rPr>
        <w:t xml:space="preserve"> in the rest of the work we generated </w:t>
      </w:r>
      <w:proofErr w:type="spellStart"/>
      <w:r w:rsidR="00C40C3B" w:rsidRPr="00274387">
        <w:rPr>
          <w:rFonts w:eastAsiaTheme="minorEastAsia"/>
        </w:rPr>
        <w:t>iDPC</w:t>
      </w:r>
      <w:proofErr w:type="spellEnd"/>
      <w:r w:rsidR="00C40C3B" w:rsidRPr="00274387">
        <w:rPr>
          <w:rFonts w:eastAsiaTheme="minorEastAsia"/>
        </w:rPr>
        <w:t xml:space="preserve"> images using </w:t>
      </w:r>
      <w:proofErr w:type="spellStart"/>
      <w:r w:rsidR="00C40C3B" w:rsidRPr="00274387">
        <w:rPr>
          <w:rFonts w:eastAsiaTheme="minorEastAsia"/>
        </w:rPr>
        <w:t>D’errico’s</w:t>
      </w:r>
      <w:proofErr w:type="spellEnd"/>
      <w:r w:rsidR="00C40C3B" w:rsidRPr="00274387">
        <w:rPr>
          <w:rFonts w:eastAsiaTheme="minorEastAsia"/>
        </w:rPr>
        <w:t xml:space="preserve"> code, which can handle non conservative vector fields, despite the general resemblance between results in the two integration methods.  </w:t>
      </w:r>
      <w:r w:rsidRPr="00274387">
        <w:rPr>
          <w:rFonts w:eastAsiaTheme="minorEastAsia"/>
        </w:rPr>
        <w:t xml:space="preserve">   </w:t>
      </w:r>
      <w:r w:rsidR="00CE2BAE" w:rsidRPr="00274387">
        <w:rPr>
          <w:rFonts w:eastAsiaTheme="minorEastAsia"/>
        </w:rPr>
        <w:t xml:space="preserve"> </w:t>
      </w:r>
    </w:p>
    <w:p w14:paraId="21FE2AE2" w14:textId="77777777" w:rsidR="00443D6E" w:rsidRDefault="00443D6E" w:rsidP="00443D6E">
      <w:pPr>
        <w:keepNext/>
        <w:bidi w:val="0"/>
      </w:pPr>
      <w:r>
        <w:rPr>
          <w:noProof/>
        </w:rPr>
        <w:lastRenderedPageBreak/>
        <w:drawing>
          <wp:inline distT="0" distB="0" distL="0" distR="0" wp14:anchorId="1FB4A0ED" wp14:editId="047E89DF">
            <wp:extent cx="4823790" cy="490585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27">
                      <a:extLst>
                        <a:ext uri="{28A0092B-C50C-407E-A947-70E740481C1C}">
                          <a14:useLocalDpi xmlns:a14="http://schemas.microsoft.com/office/drawing/2010/main" val="0"/>
                        </a:ext>
                      </a:extLst>
                    </a:blip>
                    <a:stretch>
                      <a:fillRect/>
                    </a:stretch>
                  </pic:blipFill>
                  <pic:spPr>
                    <a:xfrm>
                      <a:off x="0" y="0"/>
                      <a:ext cx="4823790" cy="4905856"/>
                    </a:xfrm>
                    <a:prstGeom prst="rect">
                      <a:avLst/>
                    </a:prstGeom>
                  </pic:spPr>
                </pic:pic>
              </a:graphicData>
            </a:graphic>
          </wp:inline>
        </w:drawing>
      </w:r>
    </w:p>
    <w:p w14:paraId="62AB7D43" w14:textId="5DBAF123" w:rsidR="00443D6E" w:rsidRDefault="00443D6E" w:rsidP="00261E38">
      <w:pPr>
        <w:pStyle w:val="Caption"/>
        <w:bidi w:val="0"/>
      </w:pPr>
      <w:r>
        <w:t xml:space="preserve">Figure </w:t>
      </w:r>
      <w:r w:rsidR="00261E38">
        <w:t>11</w:t>
      </w:r>
      <w:r>
        <w:t>. (a) Close-up on DPC vector</w:t>
      </w:r>
      <w:r w:rsidR="00EC4EB4">
        <w:t xml:space="preserve"> </w:t>
      </w:r>
      <w:r w:rsidR="002E5633">
        <w:t>(inverted) map</w:t>
      </w:r>
      <w:r>
        <w:t xml:space="preserve">. (b) </w:t>
      </w:r>
      <w:proofErr w:type="spellStart"/>
      <w:proofErr w:type="gramStart"/>
      <w:r>
        <w:t>iDPC</w:t>
      </w:r>
      <w:proofErr w:type="spellEnd"/>
      <w:proofErr w:type="gramEnd"/>
      <w:r>
        <w:t xml:space="preserve"> based on Fourier transform method. (c) </w:t>
      </w:r>
      <w:proofErr w:type="spellStart"/>
      <w:proofErr w:type="gramStart"/>
      <w:r>
        <w:t>iDPC</w:t>
      </w:r>
      <w:proofErr w:type="spellEnd"/>
      <w:proofErr w:type="gramEnd"/>
      <w:r>
        <w:t xml:space="preserve"> based on </w:t>
      </w:r>
      <w:proofErr w:type="spellStart"/>
      <w:r w:rsidR="00A420A1" w:rsidRPr="00A420A1">
        <w:t>D’</w:t>
      </w:r>
      <w:r w:rsidR="00A420A1">
        <w:t>errico’s</w:t>
      </w:r>
      <w:proofErr w:type="spellEnd"/>
      <w:r>
        <w:t xml:space="preserve"> integration code.</w:t>
      </w:r>
    </w:p>
    <w:p w14:paraId="0C08F315" w14:textId="6E9CB6EC" w:rsidR="00443D6E" w:rsidRDefault="00443D6E" w:rsidP="00443D6E">
      <w:pPr>
        <w:bidi w:val="0"/>
      </w:pPr>
      <w:r>
        <w:rPr>
          <w:noProof/>
        </w:rPr>
        <w:drawing>
          <wp:inline distT="0" distB="0" distL="0" distR="0" wp14:anchorId="0D2271E6" wp14:editId="0244A7C2">
            <wp:extent cx="2378765" cy="238210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3_iDPC_artifact.tif"/>
                    <pic:cNvPicPr/>
                  </pic:nvPicPr>
                  <pic:blipFill rotWithShape="1">
                    <a:blip r:embed="rId28" cstate="print">
                      <a:extLst>
                        <a:ext uri="{28A0092B-C50C-407E-A947-70E740481C1C}">
                          <a14:useLocalDpi xmlns:a14="http://schemas.microsoft.com/office/drawing/2010/main" val="0"/>
                        </a:ext>
                      </a:extLst>
                    </a:blip>
                    <a:srcRect l="8225" t="2841" r="7992" b="7494"/>
                    <a:stretch/>
                  </pic:blipFill>
                  <pic:spPr bwMode="auto">
                    <a:xfrm>
                      <a:off x="0" y="0"/>
                      <a:ext cx="2453831" cy="2457277"/>
                    </a:xfrm>
                    <a:prstGeom prst="rect">
                      <a:avLst/>
                    </a:prstGeom>
                    <a:ln>
                      <a:noFill/>
                    </a:ln>
                    <a:extLst>
                      <a:ext uri="{53640926-AAD7-44D8-BBD7-CCE9431645EC}">
                        <a14:shadowObscured xmlns:a14="http://schemas.microsoft.com/office/drawing/2010/main"/>
                      </a:ext>
                    </a:extLst>
                  </pic:spPr>
                </pic:pic>
              </a:graphicData>
            </a:graphic>
          </wp:inline>
        </w:drawing>
      </w:r>
    </w:p>
    <w:p w14:paraId="3E5DC66A" w14:textId="234854EE" w:rsidR="00443D6E" w:rsidRDefault="00443D6E" w:rsidP="00261E38">
      <w:pPr>
        <w:pStyle w:val="Caption"/>
        <w:bidi w:val="0"/>
      </w:pPr>
      <w:r>
        <w:t>Figure</w:t>
      </w:r>
      <w:r>
        <w:rPr>
          <w:rtl/>
        </w:rPr>
        <w:t xml:space="preserve"> </w:t>
      </w:r>
      <w:r w:rsidR="00261E38">
        <w:t>12.</w:t>
      </w:r>
      <w:r>
        <w:t xml:space="preserve"> </w:t>
      </w:r>
      <w:r w:rsidR="00A420A1">
        <w:t>Artifact</w:t>
      </w:r>
      <w:r w:rsidR="00CE2BAE">
        <w:t xml:space="preserve"> of</w:t>
      </w:r>
      <w:r w:rsidR="00A420A1">
        <w:t xml:space="preserve"> </w:t>
      </w:r>
      <w:proofErr w:type="spellStart"/>
      <w:r w:rsidR="00A420A1">
        <w:t>iDPC</w:t>
      </w:r>
      <w:proofErr w:type="spellEnd"/>
      <w:r w:rsidR="00A420A1">
        <w:t xml:space="preserve"> obtained when the gradient components are interchanged. </w:t>
      </w:r>
    </w:p>
    <w:p w14:paraId="53D908A8" w14:textId="57D72C9E" w:rsidR="008A5FCF" w:rsidRDefault="008A5FCF" w:rsidP="008A5FCF">
      <w:pPr>
        <w:bidi w:val="0"/>
      </w:pPr>
    </w:p>
    <w:p w14:paraId="26C19C28" w14:textId="2793423B" w:rsidR="00662518" w:rsidRDefault="00662518">
      <w:pPr>
        <w:bidi w:val="0"/>
        <w:rPr>
          <w:rFonts w:asciiTheme="majorHAnsi" w:eastAsiaTheme="majorEastAsia" w:hAnsiTheme="majorHAnsi" w:cstheme="majorBidi"/>
          <w:color w:val="2F5496" w:themeColor="accent1" w:themeShade="BF"/>
          <w:sz w:val="26"/>
          <w:szCs w:val="26"/>
        </w:rPr>
      </w:pPr>
      <w:r>
        <w:br w:type="page"/>
      </w:r>
    </w:p>
    <w:p w14:paraId="08465CAF" w14:textId="189F810D" w:rsidR="00740A5D" w:rsidRDefault="00740A5D" w:rsidP="00740A5D">
      <w:pPr>
        <w:pStyle w:val="Heading2"/>
        <w:bidi w:val="0"/>
      </w:pPr>
      <w:r>
        <w:lastRenderedPageBreak/>
        <w:t>12. Detecting charging of the sample by the electron beam</w:t>
      </w:r>
    </w:p>
    <w:p w14:paraId="333FB777" w14:textId="52754C6E" w:rsidR="00740A5D" w:rsidRDefault="00740A5D" w:rsidP="00740A5D">
      <w:pPr>
        <w:bidi w:val="0"/>
      </w:pPr>
    </w:p>
    <w:p w14:paraId="7902055A" w14:textId="40DC9E23" w:rsidR="00740A5D" w:rsidRPr="00740A5D" w:rsidRDefault="00740A5D" w:rsidP="00740A5D">
      <w:pPr>
        <w:bidi w:val="0"/>
        <w:jc w:val="both"/>
      </w:pPr>
      <w:r w:rsidRPr="00391C58">
        <w:rPr>
          <w:rFonts w:eastAsiaTheme="minorEastAsia"/>
          <w:iCs/>
          <w:sz w:val="24"/>
          <w:szCs w:val="24"/>
        </w:rPr>
        <w:t xml:space="preserve">In the </w:t>
      </w:r>
      <m:oMath>
        <m:r>
          <w:rPr>
            <w:rFonts w:ascii="Cambria Math" w:hAnsi="Cambria Math"/>
            <w:sz w:val="24"/>
            <w:szCs w:val="24"/>
          </w:rPr>
          <m:t>iDPCφ</m:t>
        </m:r>
      </m:oMath>
      <w:r w:rsidRPr="00391C58">
        <w:rPr>
          <w:rFonts w:eastAsiaTheme="minorEastAsia"/>
          <w:iCs/>
          <w:sz w:val="24"/>
          <w:szCs w:val="24"/>
        </w:rPr>
        <w:t xml:space="preserve"> images of Fig.</w:t>
      </w:r>
      <w:r>
        <w:rPr>
          <w:rFonts w:eastAsiaTheme="minorEastAsia"/>
          <w:iCs/>
          <w:sz w:val="24"/>
          <w:szCs w:val="24"/>
        </w:rPr>
        <w:t>6</w:t>
      </w:r>
      <w:r w:rsidRPr="00391C58">
        <w:rPr>
          <w:rFonts w:eastAsiaTheme="minorEastAsia"/>
          <w:iCs/>
          <w:sz w:val="24"/>
          <w:szCs w:val="24"/>
        </w:rPr>
        <w:t xml:space="preserve"> </w:t>
      </w:r>
      <w:r>
        <w:rPr>
          <w:rFonts w:eastAsiaTheme="minorEastAsia"/>
          <w:iCs/>
          <w:sz w:val="24"/>
          <w:szCs w:val="24"/>
        </w:rPr>
        <w:t xml:space="preserve">in the main article </w:t>
      </w:r>
      <w:r w:rsidRPr="00391C58">
        <w:rPr>
          <w:rFonts w:eastAsiaTheme="minorEastAsia"/>
          <w:iCs/>
          <w:sz w:val="24"/>
          <w:szCs w:val="24"/>
        </w:rPr>
        <w:t>we recognize a single significantly “bright” nanotube</w:t>
      </w:r>
      <w:r>
        <w:rPr>
          <w:rFonts w:eastAsiaTheme="minorEastAsia"/>
          <w:iCs/>
          <w:sz w:val="24"/>
          <w:szCs w:val="24"/>
        </w:rPr>
        <w:t>.</w:t>
      </w:r>
      <w:r w:rsidRPr="00391C58">
        <w:rPr>
          <w:rFonts w:eastAsiaTheme="minorEastAsia"/>
          <w:iCs/>
          <w:sz w:val="24"/>
          <w:szCs w:val="24"/>
        </w:rPr>
        <w:t xml:space="preserve"> </w:t>
      </w:r>
      <w:r>
        <w:rPr>
          <w:rFonts w:eastAsiaTheme="minorEastAsia"/>
          <w:iCs/>
          <w:sz w:val="24"/>
          <w:szCs w:val="24"/>
        </w:rPr>
        <w:t xml:space="preserve">The same feature was not particularly noteworthy in the ABF images. </w:t>
      </w:r>
      <w:r w:rsidRPr="00391C58">
        <w:rPr>
          <w:rFonts w:eastAsiaTheme="minorEastAsia"/>
          <w:iCs/>
          <w:sz w:val="24"/>
          <w:szCs w:val="24"/>
        </w:rPr>
        <w:t>Fig.</w:t>
      </w:r>
      <w:r>
        <w:rPr>
          <w:rFonts w:eastAsiaTheme="minorEastAsia"/>
          <w:iCs/>
          <w:sz w:val="24"/>
          <w:szCs w:val="24"/>
        </w:rPr>
        <w:t>13</w:t>
      </w:r>
      <w:r w:rsidRPr="00391C58">
        <w:rPr>
          <w:rFonts w:eastAsiaTheme="minorEastAsia"/>
          <w:iCs/>
          <w:sz w:val="24"/>
          <w:szCs w:val="24"/>
        </w:rPr>
        <w:t xml:space="preserve"> show</w:t>
      </w:r>
      <w:r>
        <w:rPr>
          <w:rFonts w:eastAsiaTheme="minorEastAsia"/>
          <w:iCs/>
          <w:sz w:val="24"/>
          <w:szCs w:val="24"/>
        </w:rPr>
        <w:t>s</w:t>
      </w:r>
      <w:r w:rsidRPr="00391C58">
        <w:rPr>
          <w:rFonts w:eastAsiaTheme="minorEastAsia"/>
          <w:iCs/>
          <w:sz w:val="24"/>
          <w:szCs w:val="24"/>
        </w:rPr>
        <w:t xml:space="preserve"> the </w:t>
      </w:r>
      <w:r>
        <w:rPr>
          <w:rFonts w:eastAsiaTheme="minorEastAsia"/>
          <w:iCs/>
          <w:sz w:val="24"/>
          <w:szCs w:val="24"/>
        </w:rPr>
        <w:t xml:space="preserve">inverted </w:t>
      </w:r>
      <w:r w:rsidRPr="00391C58">
        <w:rPr>
          <w:rFonts w:eastAsiaTheme="minorEastAsia"/>
          <w:iCs/>
          <w:sz w:val="24"/>
          <w:szCs w:val="24"/>
        </w:rPr>
        <w:t>DPC vector</w:t>
      </w:r>
      <w:r>
        <w:rPr>
          <w:rFonts w:eastAsiaTheme="minorEastAsia"/>
          <w:iCs/>
          <w:sz w:val="24"/>
          <w:szCs w:val="24"/>
        </w:rPr>
        <w:t xml:space="preserve">s determined from the raw </w:t>
      </w:r>
      <w:proofErr w:type="spellStart"/>
      <w:r>
        <w:rPr>
          <w:rFonts w:eastAsiaTheme="minorEastAsia"/>
          <w:iCs/>
          <w:sz w:val="24"/>
          <w:szCs w:val="24"/>
        </w:rPr>
        <w:t>DPCx</w:t>
      </w:r>
      <w:proofErr w:type="spellEnd"/>
      <w:r>
        <w:rPr>
          <w:rFonts w:eastAsiaTheme="minorEastAsia"/>
          <w:iCs/>
          <w:sz w:val="24"/>
          <w:szCs w:val="24"/>
        </w:rPr>
        <w:t xml:space="preserve"> and </w:t>
      </w:r>
      <w:proofErr w:type="spellStart"/>
      <w:r>
        <w:rPr>
          <w:rFonts w:eastAsiaTheme="minorEastAsia"/>
          <w:iCs/>
          <w:sz w:val="24"/>
          <w:szCs w:val="24"/>
        </w:rPr>
        <w:t>DPCy</w:t>
      </w:r>
      <w:proofErr w:type="spellEnd"/>
      <w:r>
        <w:rPr>
          <w:rFonts w:eastAsiaTheme="minorEastAsia"/>
          <w:iCs/>
          <w:sz w:val="24"/>
          <w:szCs w:val="24"/>
        </w:rPr>
        <w:t xml:space="preserve"> components, which </w:t>
      </w:r>
      <w:r w:rsidRPr="005A098C">
        <w:rPr>
          <w:rFonts w:eastAsiaTheme="minorEastAsia"/>
          <w:iCs/>
          <w:sz w:val="24"/>
          <w:szCs w:val="24"/>
        </w:rPr>
        <w:t>relate to the phase gradient convolved with the probe. For scales larger than the probe diameter they reflect the local electric field along the scan direction.</w:t>
      </w:r>
      <w:r>
        <w:rPr>
          <w:rFonts w:eastAsiaTheme="minorEastAsia"/>
          <w:iCs/>
          <w:sz w:val="24"/>
          <w:szCs w:val="24"/>
        </w:rPr>
        <w:t xml:space="preserve"> The direction and magnitude of the arrows indicate an electric field</w:t>
      </w:r>
      <w:r w:rsidRPr="00391C58">
        <w:rPr>
          <w:rFonts w:eastAsiaTheme="minorEastAsia"/>
          <w:iCs/>
          <w:sz w:val="24"/>
          <w:szCs w:val="24"/>
        </w:rPr>
        <w:t xml:space="preserve"> </w:t>
      </w:r>
      <w:r>
        <w:rPr>
          <w:rFonts w:eastAsiaTheme="minorEastAsia"/>
          <w:iCs/>
          <w:sz w:val="24"/>
          <w:szCs w:val="24"/>
        </w:rPr>
        <w:t>arising from excess</w:t>
      </w:r>
      <w:r w:rsidRPr="00391C58">
        <w:rPr>
          <w:rFonts w:eastAsiaTheme="minorEastAsia"/>
          <w:iCs/>
          <w:sz w:val="24"/>
          <w:szCs w:val="24"/>
        </w:rPr>
        <w:t xml:space="preserve"> </w:t>
      </w:r>
      <w:r>
        <w:rPr>
          <w:rFonts w:eastAsiaTheme="minorEastAsia"/>
          <w:iCs/>
          <w:sz w:val="24"/>
          <w:szCs w:val="24"/>
        </w:rPr>
        <w:t xml:space="preserve">negative </w:t>
      </w:r>
      <w:r w:rsidRPr="00391C58">
        <w:rPr>
          <w:rFonts w:eastAsiaTheme="minorEastAsia"/>
          <w:iCs/>
          <w:sz w:val="24"/>
          <w:szCs w:val="24"/>
        </w:rPr>
        <w:t xml:space="preserve">charge </w:t>
      </w:r>
      <w:r>
        <w:rPr>
          <w:rFonts w:eastAsiaTheme="minorEastAsia"/>
          <w:iCs/>
          <w:sz w:val="24"/>
          <w:szCs w:val="24"/>
        </w:rPr>
        <w:t>accumulated on</w:t>
      </w:r>
      <w:r w:rsidRPr="00391C58">
        <w:rPr>
          <w:rFonts w:eastAsiaTheme="minorEastAsia"/>
          <w:iCs/>
          <w:sz w:val="24"/>
          <w:szCs w:val="24"/>
        </w:rPr>
        <w:t xml:space="preserve"> the boundary of the nanotube</w:t>
      </w:r>
      <w:r>
        <w:rPr>
          <w:rFonts w:eastAsiaTheme="minorEastAsia"/>
          <w:iCs/>
          <w:sz w:val="24"/>
          <w:szCs w:val="24"/>
        </w:rPr>
        <w:t xml:space="preserve"> and at the sharp tip, which is aligned roughly along the circular scan trajectory. C</w:t>
      </w:r>
      <w:r w:rsidRPr="00391C58">
        <w:rPr>
          <w:rFonts w:eastAsiaTheme="minorEastAsia"/>
          <w:iCs/>
          <w:sz w:val="24"/>
          <w:szCs w:val="24"/>
        </w:rPr>
        <w:t>harging by the electron beam</w:t>
      </w:r>
      <w:r>
        <w:rPr>
          <w:rFonts w:eastAsiaTheme="minorEastAsia"/>
          <w:iCs/>
          <w:sz w:val="24"/>
          <w:szCs w:val="24"/>
        </w:rPr>
        <w:t xml:space="preserve"> is a common nuisance in scanning electron microscopy and STEM, yet the DPC vector representation offers a means to harness and possibly quantify it. </w:t>
      </w:r>
      <w:r w:rsidRPr="00391C58">
        <w:rPr>
          <w:rFonts w:eastAsiaTheme="minorEastAsia"/>
          <w:iCs/>
          <w:sz w:val="24"/>
          <w:szCs w:val="24"/>
        </w:rPr>
        <w:t xml:space="preserve">Together with </w:t>
      </w:r>
      <w:r>
        <w:rPr>
          <w:rFonts w:eastAsiaTheme="minorEastAsia"/>
          <w:iCs/>
          <w:sz w:val="24"/>
          <w:szCs w:val="24"/>
        </w:rPr>
        <w:t xml:space="preserve">the </w:t>
      </w:r>
      <w:r w:rsidRPr="00391C58">
        <w:rPr>
          <w:rFonts w:eastAsiaTheme="minorEastAsia"/>
          <w:iCs/>
          <w:sz w:val="24"/>
          <w:szCs w:val="24"/>
        </w:rPr>
        <w:t>capability of precise and compensated scan pattern there is a possibility to monitor charg</w:t>
      </w:r>
      <w:r>
        <w:rPr>
          <w:rFonts w:eastAsiaTheme="minorEastAsia"/>
          <w:iCs/>
          <w:sz w:val="24"/>
          <w:szCs w:val="24"/>
        </w:rPr>
        <w:t>ing</w:t>
      </w:r>
      <w:r w:rsidRPr="00391C58">
        <w:rPr>
          <w:rFonts w:eastAsiaTheme="minorEastAsia"/>
          <w:iCs/>
          <w:sz w:val="24"/>
          <w:szCs w:val="24"/>
        </w:rPr>
        <w:t xml:space="preserve"> </w:t>
      </w:r>
      <w:r>
        <w:rPr>
          <w:rFonts w:eastAsiaTheme="minorEastAsia"/>
          <w:iCs/>
          <w:sz w:val="24"/>
          <w:szCs w:val="24"/>
        </w:rPr>
        <w:t>dynamics</w:t>
      </w:r>
      <w:r w:rsidRPr="00391C58">
        <w:rPr>
          <w:rFonts w:eastAsiaTheme="minorEastAsia"/>
          <w:iCs/>
          <w:sz w:val="24"/>
          <w:szCs w:val="24"/>
        </w:rPr>
        <w:t xml:space="preserve"> </w:t>
      </w:r>
      <w:r>
        <w:rPr>
          <w:rFonts w:eastAsiaTheme="minorEastAsia"/>
          <w:iCs/>
          <w:sz w:val="24"/>
          <w:szCs w:val="24"/>
        </w:rPr>
        <w:t xml:space="preserve">and perhaps </w:t>
      </w:r>
      <w:r w:rsidRPr="00391C58">
        <w:rPr>
          <w:rFonts w:eastAsiaTheme="minorEastAsia"/>
          <w:iCs/>
          <w:sz w:val="24"/>
          <w:szCs w:val="24"/>
        </w:rPr>
        <w:t>determine conductivity.</w:t>
      </w:r>
    </w:p>
    <w:p w14:paraId="2B20D7B8" w14:textId="7A5B1BEF" w:rsidR="00740A5D" w:rsidRDefault="00740A5D" w:rsidP="00740A5D">
      <w:pPr>
        <w:pStyle w:val="Heading2"/>
        <w:bidi w:val="0"/>
      </w:pPr>
    </w:p>
    <w:p w14:paraId="1A96B118" w14:textId="77777777" w:rsidR="00740A5D" w:rsidRDefault="00740A5D" w:rsidP="00740A5D">
      <w:pPr>
        <w:keepNext/>
        <w:bidi w:val="0"/>
      </w:pPr>
      <w:r w:rsidRPr="00740A5D">
        <w:rPr>
          <w:noProof/>
        </w:rPr>
        <w:drawing>
          <wp:inline distT="0" distB="0" distL="0" distR="0" wp14:anchorId="22E20BAF" wp14:editId="00950517">
            <wp:extent cx="4426226" cy="4446105"/>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9">
                      <a:extLst>
                        <a:ext uri="{28A0092B-C50C-407E-A947-70E740481C1C}">
                          <a14:useLocalDpi xmlns:a14="http://schemas.microsoft.com/office/drawing/2010/main" val="0"/>
                        </a:ext>
                      </a:extLst>
                    </a:blip>
                    <a:srcRect l="8292" t="2157" r="7785" b="7366"/>
                    <a:stretch/>
                  </pic:blipFill>
                  <pic:spPr bwMode="auto">
                    <a:xfrm>
                      <a:off x="0" y="0"/>
                      <a:ext cx="4426403" cy="4446282"/>
                    </a:xfrm>
                    <a:prstGeom prst="rect">
                      <a:avLst/>
                    </a:prstGeom>
                    <a:ln>
                      <a:noFill/>
                    </a:ln>
                    <a:extLst>
                      <a:ext uri="{53640926-AAD7-44D8-BBD7-CCE9431645EC}">
                        <a14:shadowObscured xmlns:a14="http://schemas.microsoft.com/office/drawing/2010/main"/>
                      </a:ext>
                    </a:extLst>
                  </pic:spPr>
                </pic:pic>
              </a:graphicData>
            </a:graphic>
          </wp:inline>
        </w:drawing>
      </w:r>
    </w:p>
    <w:p w14:paraId="7F2AAF46" w14:textId="10F1B942" w:rsidR="00740A5D" w:rsidRDefault="00740A5D" w:rsidP="00740A5D">
      <w:pPr>
        <w:pStyle w:val="Caption"/>
        <w:bidi w:val="0"/>
      </w:pPr>
      <w:r>
        <w:t xml:space="preserve">Figure 13. </w:t>
      </w:r>
      <w:r w:rsidRPr="0042795C">
        <w:t>DPC vector field (inverted) for part of the data in Fig.6</w:t>
      </w:r>
      <w:r>
        <w:t xml:space="preserve"> of the main article</w:t>
      </w:r>
      <w:r w:rsidRPr="0042795C">
        <w:t>. The high magnitude arrows are interpreted as electric field pointing toward accumulated negative charge.</w:t>
      </w:r>
    </w:p>
    <w:p w14:paraId="144B93F7" w14:textId="1811D525" w:rsidR="00740A5D" w:rsidRDefault="00740A5D" w:rsidP="00740A5D">
      <w:pPr>
        <w:bidi w:val="0"/>
      </w:pPr>
      <w:r>
        <w:br w:type="page"/>
      </w:r>
    </w:p>
    <w:p w14:paraId="64565CB2" w14:textId="1CCF8D6C" w:rsidR="00B67514" w:rsidRDefault="00B67514" w:rsidP="00740A5D">
      <w:pPr>
        <w:pStyle w:val="Heading2"/>
        <w:bidi w:val="0"/>
      </w:pPr>
      <w:r>
        <w:lastRenderedPageBreak/>
        <w:t>1</w:t>
      </w:r>
      <w:r w:rsidR="001208FA">
        <w:t>3</w:t>
      </w:r>
      <w:r>
        <w:t xml:space="preserve">. </w:t>
      </w:r>
      <w:proofErr w:type="spellStart"/>
      <w:proofErr w:type="gramStart"/>
      <w:r>
        <w:t>iDPC</w:t>
      </w:r>
      <w:proofErr w:type="spellEnd"/>
      <w:proofErr w:type="gramEnd"/>
      <w:r>
        <w:t xml:space="preserve"> first and second part images</w:t>
      </w:r>
    </w:p>
    <w:p w14:paraId="3DABC4FC" w14:textId="6881B586" w:rsidR="00B67514" w:rsidRDefault="00B67514" w:rsidP="00B67514">
      <w:pPr>
        <w:bidi w:val="0"/>
      </w:pPr>
    </w:p>
    <w:p w14:paraId="6F4155B7" w14:textId="1F31080D" w:rsidR="003B6060" w:rsidRPr="00274387" w:rsidRDefault="003B6060" w:rsidP="003B6060">
      <w:pPr>
        <w:bidi w:val="0"/>
        <w:rPr>
          <w:rFonts w:eastAsiaTheme="minorEastAsia"/>
        </w:rPr>
      </w:pPr>
      <w:r w:rsidRPr="00274387">
        <w:rPr>
          <w:rFonts w:eastAsiaTheme="minorEastAsia"/>
        </w:rPr>
        <w:t xml:space="preserve">In a two-dimensional Fourier space the relation between the scan signal and the phase shift can be written for </w:t>
      </w:r>
      <w:proofErr w:type="spellStart"/>
      <w:r w:rsidRPr="00274387">
        <w:rPr>
          <w:rFonts w:eastAsiaTheme="minorEastAsia"/>
        </w:rPr>
        <w:t>iDPC</w:t>
      </w:r>
      <w:proofErr w:type="spellEnd"/>
      <w:r w:rsidRPr="00274387">
        <w:rPr>
          <w:rFonts w:eastAsiaTheme="minorEastAsia"/>
        </w:rPr>
        <w:t xml:space="preserve"> as follows</w:t>
      </w:r>
    </w:p>
    <w:p w14:paraId="531DC060" w14:textId="49BB08B5" w:rsidR="00B67514" w:rsidRDefault="003B6060" w:rsidP="003B6060">
      <w:pPr>
        <w:bidi w:val="0"/>
        <w:rPr>
          <w:rFonts w:eastAsiaTheme="minorEastAsia"/>
          <w:sz w:val="24"/>
          <w:szCs w:val="24"/>
        </w:rPr>
      </w:pPr>
      <w:r w:rsidRPr="00391C58">
        <w:rPr>
          <w:sz w:val="24"/>
          <w:szCs w:val="24"/>
        </w:rPr>
        <w:t xml:space="preserve"> </w:t>
      </w:r>
      <m:oMath>
        <m:sSub>
          <m:sSubPr>
            <m:ctrlPr>
              <w:rPr>
                <w:rFonts w:ascii="Cambria Math" w:hAnsi="Cambria Math"/>
                <w:i/>
                <w:sz w:val="24"/>
                <w:szCs w:val="24"/>
              </w:rPr>
            </m:ctrlPr>
          </m:sSubPr>
          <m:e>
            <m:r>
              <m:rPr>
                <m:scr m:val="script"/>
              </m:rPr>
              <w:rPr>
                <w:rFonts w:ascii="Cambria Math" w:hAnsi="Cambria Math"/>
                <w:sz w:val="24"/>
                <w:szCs w:val="24"/>
              </w:rPr>
              <m:t>F</m:t>
            </m:r>
          </m:e>
          <m:sub>
            <m:sSub>
              <m:sSubPr>
                <m:ctrlPr>
                  <w:rPr>
                    <w:rFonts w:ascii="Cambria Math" w:hAnsi="Cambria Math"/>
                    <w:i/>
                    <w:sz w:val="24"/>
                    <w:szCs w:val="24"/>
                  </w:rPr>
                </m:ctrlPr>
              </m:sSubPr>
              <m:e>
                <m:r>
                  <m:rPr>
                    <m:sty m:val="bi"/>
                  </m:rPr>
                  <w:rPr>
                    <w:rFonts w:ascii="Cambria Math" w:hAnsi="Cambria Math"/>
                    <w:sz w:val="24"/>
                    <w:szCs w:val="24"/>
                  </w:rPr>
                  <m:t>k</m:t>
                </m:r>
              </m:e>
              <m:sub>
                <m:r>
                  <w:rPr>
                    <w:rFonts w:ascii="Cambria Math" w:hAnsi="Cambria Math"/>
                    <w:sz w:val="24"/>
                    <w:szCs w:val="24"/>
                  </w:rPr>
                  <m:t>p</m:t>
                </m:r>
              </m:sub>
            </m:sSub>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DPC</m:t>
                </m:r>
              </m:sub>
            </m:sSub>
          </m:e>
        </m:d>
        <m:r>
          <w:rPr>
            <w:rFonts w:ascii="Cambria Math" w:hAnsi="Cambria Math"/>
            <w:sz w:val="24"/>
            <w:szCs w:val="24"/>
          </w:rPr>
          <m:t>=</m:t>
        </m:r>
        <m:r>
          <w:rPr>
            <w:rFonts w:ascii="Cambria Math" w:eastAsiaTheme="minorEastAsia" w:hAnsi="Cambria Math"/>
            <w:color w:val="000000" w:themeColor="text1"/>
            <w:kern w:val="24"/>
            <w:sz w:val="24"/>
            <w:szCs w:val="24"/>
          </w:rPr>
          <m:t xml:space="preserve"> </m:t>
        </m:r>
        <m:sSub>
          <m:sSubPr>
            <m:ctrlPr>
              <w:rPr>
                <w:rFonts w:ascii="Cambria Math" w:hAnsi="Cambria Math"/>
                <w:i/>
                <w:sz w:val="24"/>
                <w:szCs w:val="24"/>
              </w:rPr>
            </m:ctrlPr>
          </m:sSubPr>
          <m:e>
            <m:r>
              <w:rPr>
                <w:rFonts w:ascii="Cambria Math" w:hAnsi="Cambria Math"/>
                <w:sz w:val="24"/>
                <w:szCs w:val="24"/>
              </w:rPr>
              <m:t>iDPC</m:t>
            </m:r>
          </m:e>
          <m:sub>
            <m:r>
              <w:rPr>
                <w:rFonts w:ascii="Cambria Math" w:hAnsi="Cambria Math"/>
                <w:sz w:val="24"/>
                <w:szCs w:val="24"/>
              </w:rPr>
              <m:t>φ</m:t>
            </m:r>
          </m:sub>
        </m:sSub>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iDPC</m:t>
            </m:r>
          </m:e>
          <m:sub>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2</m:t>
                </m:r>
              </m:sup>
            </m:sSup>
          </m:sub>
        </m:sSub>
      </m:oMath>
    </w:p>
    <w:p w14:paraId="2749E3B1" w14:textId="344769AF" w:rsidR="003B6060" w:rsidRPr="00274387" w:rsidRDefault="003B6060" w:rsidP="003B6060">
      <w:pPr>
        <w:bidi w:val="0"/>
        <w:rPr>
          <w:rFonts w:eastAsiaTheme="minorEastAsia"/>
        </w:rPr>
      </w:pPr>
      <w:r w:rsidRPr="00274387">
        <w:rPr>
          <w:rFonts w:eastAsiaTheme="minorEastAsia"/>
        </w:rPr>
        <w:t>If the sample is thin the two parts are defined</w:t>
      </w:r>
    </w:p>
    <w:p w14:paraId="29F864E7" w14:textId="2ADFF999" w:rsidR="003B6060" w:rsidRPr="00391C58" w:rsidRDefault="007C5E07" w:rsidP="003B6060">
      <w:pPr>
        <w:bidi w:val="0"/>
        <w:rPr>
          <w:iCs/>
          <w:sz w:val="24"/>
          <w:szCs w:val="24"/>
        </w:rPr>
      </w:pPr>
      <m:oMath>
        <m:sSub>
          <m:sSubPr>
            <m:ctrlPr>
              <w:rPr>
                <w:rFonts w:ascii="Cambria Math" w:hAnsi="Cambria Math"/>
                <w:i/>
                <w:sz w:val="24"/>
                <w:szCs w:val="24"/>
              </w:rPr>
            </m:ctrlPr>
          </m:sSubPr>
          <m:e>
            <m:r>
              <w:rPr>
                <w:rFonts w:ascii="Cambria Math" w:hAnsi="Cambria Math"/>
                <w:sz w:val="24"/>
                <w:szCs w:val="24"/>
              </w:rPr>
              <m:t>iDPC</m:t>
            </m:r>
          </m:e>
          <m:sub>
            <m:r>
              <w:rPr>
                <w:rFonts w:ascii="Cambria Math" w:hAnsi="Cambria Math"/>
                <w:sz w:val="24"/>
                <w:szCs w:val="24"/>
              </w:rPr>
              <m:t>φ</m:t>
            </m:r>
          </m:sub>
        </m:sSub>
        <m:r>
          <w:rPr>
            <w:rFonts w:ascii="Cambria Math" w:hAnsi="Cambria Math"/>
            <w:sz w:val="24"/>
            <w:szCs w:val="24"/>
          </w:rPr>
          <m:t>(</m:t>
        </m:r>
        <m:sSub>
          <m:sSubPr>
            <m:ctrlPr>
              <w:rPr>
                <w:rFonts w:ascii="Cambria Math" w:hAnsi="Cambria Math"/>
                <w:i/>
                <w:sz w:val="24"/>
                <w:szCs w:val="24"/>
              </w:rPr>
            </m:ctrlPr>
          </m:sSubPr>
          <m:e>
            <m:r>
              <m:rPr>
                <m:sty m:val="bi"/>
              </m:rPr>
              <w:rPr>
                <w:rFonts w:ascii="Cambria Math" w:hAnsi="Cambria Math"/>
                <w:sz w:val="24"/>
                <w:szCs w:val="24"/>
              </w:rPr>
              <m:t>k</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TF</m:t>
            </m:r>
          </m:e>
          <m:sub>
            <m:r>
              <w:rPr>
                <w:rFonts w:ascii="Cambria Math" w:hAnsi="Cambria Math"/>
                <w:sz w:val="24"/>
                <w:szCs w:val="24"/>
              </w:rPr>
              <m:t>iS</m:t>
            </m:r>
          </m:sub>
        </m:sSub>
        <m:r>
          <w:rPr>
            <w:rFonts w:ascii="Cambria Math" w:hAnsi="Cambria Math"/>
            <w:sz w:val="24"/>
            <w:szCs w:val="24"/>
          </w:rPr>
          <m:t>(∆f,</m:t>
        </m:r>
        <m:sSub>
          <m:sSubPr>
            <m:ctrlPr>
              <w:rPr>
                <w:rFonts w:ascii="Cambria Math" w:hAnsi="Cambria Math"/>
                <w:i/>
                <w:sz w:val="24"/>
                <w:szCs w:val="24"/>
              </w:rPr>
            </m:ctrlPr>
          </m:sSubPr>
          <m:e>
            <m:r>
              <m:rPr>
                <m:sty m:val="bi"/>
              </m:rPr>
              <w:rPr>
                <w:rFonts w:ascii="Cambria Math" w:hAnsi="Cambria Math"/>
                <w:sz w:val="24"/>
                <w:szCs w:val="24"/>
              </w:rPr>
              <m:t>k</m:t>
            </m:r>
          </m:e>
          <m:sub>
            <m:r>
              <w:rPr>
                <w:rFonts w:ascii="Cambria Math" w:hAnsi="Cambria Math"/>
                <w:sz w:val="24"/>
                <w:szCs w:val="24"/>
              </w:rPr>
              <m:t>p</m:t>
            </m:r>
          </m:sub>
        </m:sSub>
        <m:r>
          <w:rPr>
            <w:rFonts w:ascii="Cambria Math" w:hAnsi="Cambria Math"/>
            <w:sz w:val="24"/>
            <w:szCs w:val="24"/>
          </w:rPr>
          <m:t xml:space="preserve">) </m:t>
        </m:r>
        <m:sSub>
          <m:sSubPr>
            <m:ctrlPr>
              <w:rPr>
                <w:rFonts w:ascii="Cambria Math" w:hAnsi="Cambria Math"/>
                <w:i/>
                <w:sz w:val="24"/>
                <w:szCs w:val="24"/>
              </w:rPr>
            </m:ctrlPr>
          </m:sSubPr>
          <m:e>
            <m:r>
              <m:rPr>
                <m:scr m:val="script"/>
              </m:rPr>
              <w:rPr>
                <w:rFonts w:ascii="Cambria Math" w:hAnsi="Cambria Math"/>
                <w:sz w:val="24"/>
                <w:szCs w:val="24"/>
              </w:rPr>
              <m:t>F</m:t>
            </m:r>
          </m:e>
          <m:sub>
            <m:sSub>
              <m:sSubPr>
                <m:ctrlPr>
                  <w:rPr>
                    <w:rFonts w:ascii="Cambria Math" w:hAnsi="Cambria Math"/>
                    <w:i/>
                    <w:sz w:val="24"/>
                    <w:szCs w:val="24"/>
                  </w:rPr>
                </m:ctrlPr>
              </m:sSubPr>
              <m:e>
                <m:r>
                  <m:rPr>
                    <m:sty m:val="bi"/>
                  </m:rPr>
                  <w:rPr>
                    <w:rFonts w:ascii="Cambria Math" w:hAnsi="Cambria Math"/>
                    <w:sz w:val="24"/>
                    <w:szCs w:val="24"/>
                  </w:rPr>
                  <m:t>k</m:t>
                </m:r>
              </m:e>
              <m:sub>
                <m:r>
                  <w:rPr>
                    <w:rFonts w:ascii="Cambria Math" w:hAnsi="Cambria Math"/>
                    <w:sz w:val="24"/>
                    <w:szCs w:val="24"/>
                  </w:rPr>
                  <m:t>p</m:t>
                </m:r>
              </m:sub>
            </m:sSub>
          </m:sub>
        </m:sSub>
        <m:d>
          <m:dPr>
            <m:begChr m:val="{"/>
            <m:endChr m:val="}"/>
            <m:ctrlPr>
              <w:rPr>
                <w:rFonts w:ascii="Cambria Math" w:hAnsi="Cambria Math"/>
                <w:i/>
                <w:sz w:val="24"/>
                <w:szCs w:val="24"/>
              </w:rPr>
            </m:ctrlPr>
          </m:d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l</m:t>
                </m:r>
              </m:sub>
            </m:sSub>
          </m:e>
        </m:d>
        <m:r>
          <w:rPr>
            <w:rFonts w:ascii="Cambria Math" w:eastAsiaTheme="minorEastAsia" w:hAnsi="Cambria Math"/>
            <w:sz w:val="24"/>
            <w:szCs w:val="24"/>
          </w:rPr>
          <m:t>≈iCOM</m:t>
        </m:r>
        <m:r>
          <w:rPr>
            <w:rFonts w:ascii="Cambria Math" w:hAnsi="Cambria Math"/>
            <w:sz w:val="24"/>
            <w:szCs w:val="24"/>
          </w:rPr>
          <m:t>(</m:t>
        </m:r>
        <m:sSub>
          <m:sSubPr>
            <m:ctrlPr>
              <w:rPr>
                <w:rFonts w:ascii="Cambria Math" w:hAnsi="Cambria Math"/>
                <w:i/>
                <w:sz w:val="24"/>
                <w:szCs w:val="24"/>
              </w:rPr>
            </m:ctrlPr>
          </m:sSubPr>
          <m:e>
            <m:r>
              <m:rPr>
                <m:sty m:val="bi"/>
              </m:rPr>
              <w:rPr>
                <w:rFonts w:ascii="Cambria Math" w:hAnsi="Cambria Math"/>
                <w:sz w:val="24"/>
                <w:szCs w:val="24"/>
              </w:rPr>
              <m:t>k</m:t>
            </m:r>
          </m:e>
          <m:sub>
            <m:r>
              <w:rPr>
                <w:rFonts w:ascii="Cambria Math" w:hAnsi="Cambria Math"/>
                <w:sz w:val="24"/>
                <w:szCs w:val="24"/>
              </w:rPr>
              <m:t>p</m:t>
            </m:r>
          </m:sub>
        </m:sSub>
        <m:r>
          <w:rPr>
            <w:rFonts w:ascii="Cambria Math" w:hAnsi="Cambria Math"/>
            <w:sz w:val="24"/>
            <w:szCs w:val="24"/>
          </w:rPr>
          <m:t>)</m:t>
        </m:r>
      </m:oMath>
      <w:r w:rsidR="003B6060" w:rsidRPr="00391C58">
        <w:rPr>
          <w:sz w:val="24"/>
          <w:szCs w:val="24"/>
        </w:rPr>
        <w:t xml:space="preserve"> </w:t>
      </w:r>
    </w:p>
    <w:p w14:paraId="3943AA31" w14:textId="60100827" w:rsidR="003B6060" w:rsidRPr="00391C58" w:rsidRDefault="007C5E07" w:rsidP="003B6060">
      <w:pPr>
        <w:bidi w:val="0"/>
        <w:rPr>
          <w:sz w:val="24"/>
          <w:szCs w:val="24"/>
        </w:rPr>
      </w:pPr>
      <m:oMath>
        <m:sSub>
          <m:sSubPr>
            <m:ctrlPr>
              <w:rPr>
                <w:rFonts w:ascii="Cambria Math" w:hAnsi="Cambria Math"/>
                <w:i/>
                <w:sz w:val="24"/>
                <w:szCs w:val="24"/>
              </w:rPr>
            </m:ctrlPr>
          </m:sSubPr>
          <m:e>
            <m:r>
              <w:rPr>
                <w:rFonts w:ascii="Cambria Math" w:hAnsi="Cambria Math"/>
                <w:sz w:val="24"/>
                <w:szCs w:val="24"/>
              </w:rPr>
              <m:t>iDPC</m:t>
            </m:r>
          </m:e>
          <m:sub>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2</m:t>
                </m:r>
              </m:sup>
            </m:sSup>
          </m:sub>
        </m:sSub>
        <m:r>
          <w:rPr>
            <w:rFonts w:ascii="Cambria Math" w:hAnsi="Cambria Math"/>
            <w:sz w:val="24"/>
            <w:szCs w:val="24"/>
          </w:rPr>
          <m:t>(</m:t>
        </m:r>
        <m:sSub>
          <m:sSubPr>
            <m:ctrlPr>
              <w:rPr>
                <w:rFonts w:ascii="Cambria Math" w:hAnsi="Cambria Math"/>
                <w:i/>
                <w:sz w:val="24"/>
                <w:szCs w:val="24"/>
              </w:rPr>
            </m:ctrlPr>
          </m:sSubPr>
          <m:e>
            <m:r>
              <m:rPr>
                <m:sty m:val="bi"/>
              </m:rPr>
              <w:rPr>
                <w:rFonts w:ascii="Cambria Math" w:hAnsi="Cambria Math"/>
                <w:sz w:val="24"/>
                <w:szCs w:val="24"/>
              </w:rPr>
              <m:t>k</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TF</m:t>
            </m:r>
          </m:e>
          <m:sub>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2</m:t>
                </m:r>
              </m:sup>
            </m:sSup>
          </m:sub>
        </m:sSub>
        <m:r>
          <w:rPr>
            <w:rFonts w:ascii="Cambria Math" w:hAnsi="Cambria Math"/>
            <w:sz w:val="24"/>
            <w:szCs w:val="24"/>
          </w:rPr>
          <m:t>(∆f,</m:t>
        </m:r>
        <m:sSub>
          <m:sSubPr>
            <m:ctrlPr>
              <w:rPr>
                <w:rFonts w:ascii="Cambria Math" w:hAnsi="Cambria Math"/>
                <w:i/>
                <w:sz w:val="24"/>
                <w:szCs w:val="24"/>
              </w:rPr>
            </m:ctrlPr>
          </m:sSubPr>
          <m:e>
            <m:r>
              <m:rPr>
                <m:sty m:val="bi"/>
              </m:rPr>
              <w:rPr>
                <w:rFonts w:ascii="Cambria Math" w:hAnsi="Cambria Math"/>
                <w:sz w:val="24"/>
                <w:szCs w:val="24"/>
              </w:rPr>
              <m:t>k</m:t>
            </m:r>
          </m:e>
          <m:sub>
            <m:r>
              <w:rPr>
                <w:rFonts w:ascii="Cambria Math" w:hAnsi="Cambria Math"/>
                <w:sz w:val="24"/>
                <w:szCs w:val="24"/>
              </w:rPr>
              <m:t>p</m:t>
            </m:r>
          </m:sub>
        </m:sSub>
        <m:r>
          <w:rPr>
            <w:rFonts w:ascii="Cambria Math" w:hAnsi="Cambria Math"/>
            <w:sz w:val="24"/>
            <w:szCs w:val="24"/>
          </w:rPr>
          <m:t xml:space="preserve">) </m:t>
        </m:r>
        <m:sSub>
          <m:sSubPr>
            <m:ctrlPr>
              <w:rPr>
                <w:rFonts w:ascii="Cambria Math" w:hAnsi="Cambria Math"/>
                <w:i/>
                <w:sz w:val="24"/>
                <w:szCs w:val="24"/>
              </w:rPr>
            </m:ctrlPr>
          </m:sSubPr>
          <m:e>
            <m:r>
              <m:rPr>
                <m:scr m:val="script"/>
              </m:rPr>
              <w:rPr>
                <w:rFonts w:ascii="Cambria Math" w:hAnsi="Cambria Math"/>
                <w:sz w:val="24"/>
                <w:szCs w:val="24"/>
              </w:rPr>
              <m:t>F</m:t>
            </m:r>
          </m:e>
          <m:sub>
            <m:sSub>
              <m:sSubPr>
                <m:ctrlPr>
                  <w:rPr>
                    <w:rFonts w:ascii="Cambria Math" w:hAnsi="Cambria Math"/>
                    <w:i/>
                    <w:sz w:val="24"/>
                    <w:szCs w:val="24"/>
                  </w:rPr>
                </m:ctrlPr>
              </m:sSubPr>
              <m:e>
                <m:r>
                  <m:rPr>
                    <m:sty m:val="bi"/>
                  </m:rPr>
                  <w:rPr>
                    <w:rFonts w:ascii="Cambria Math" w:hAnsi="Cambria Math"/>
                    <w:sz w:val="24"/>
                    <w:szCs w:val="24"/>
                  </w:rPr>
                  <m:t>k</m:t>
                </m:r>
              </m:e>
              <m:sub>
                <m:r>
                  <w:rPr>
                    <w:rFonts w:ascii="Cambria Math" w:hAnsi="Cambria Math"/>
                    <w:sz w:val="24"/>
                    <w:szCs w:val="24"/>
                  </w:rPr>
                  <m:t>p</m:t>
                </m:r>
              </m:sub>
            </m:sSub>
          </m:sub>
        </m:sSub>
        <m:d>
          <m:dPr>
            <m:begChr m:val="{"/>
            <m:endChr m:val="}"/>
            <m:ctrlPr>
              <w:rPr>
                <w:rFonts w:ascii="Cambria Math" w:hAnsi="Cambria Math"/>
                <w:i/>
                <w:sz w:val="24"/>
                <w:szCs w:val="24"/>
              </w:rPr>
            </m:ctrlPr>
          </m:d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1-cosφ</m:t>
                </m:r>
              </m:e>
              <m:sub>
                <m:r>
                  <w:rPr>
                    <w:rFonts w:ascii="Cambria Math" w:hAnsi="Cambria Math"/>
                    <w:sz w:val="24"/>
                    <w:szCs w:val="24"/>
                  </w:rPr>
                  <m:t>l</m:t>
                </m:r>
              </m:sub>
            </m:sSub>
            <m:r>
              <w:rPr>
                <w:rFonts w:ascii="Cambria Math" w:hAnsi="Cambria Math"/>
                <w:sz w:val="24"/>
                <w:szCs w:val="24"/>
              </w:rPr>
              <m:t>)</m:t>
            </m:r>
          </m:e>
        </m:d>
      </m:oMath>
      <w:r w:rsidR="003B6060" w:rsidRPr="00391C58">
        <w:rPr>
          <w:sz w:val="24"/>
          <w:szCs w:val="24"/>
        </w:rPr>
        <w:t xml:space="preserve">  </w:t>
      </w:r>
    </w:p>
    <w:p w14:paraId="32AE1C9E" w14:textId="081679C7" w:rsidR="003B6060" w:rsidRDefault="003B6060" w:rsidP="00740A5D">
      <w:pPr>
        <w:bidi w:val="0"/>
        <w:jc w:val="both"/>
        <w:rPr>
          <w:rFonts w:eastAsiaTheme="minorEastAsia"/>
        </w:rPr>
      </w:pPr>
      <w:r w:rsidRPr="00274387">
        <w:t xml:space="preserve">The contrast transfer functions (CTF) are functions of defocus </w:t>
      </w:r>
      <m:oMath>
        <m:r>
          <w:rPr>
            <w:rFonts w:ascii="Cambria Math" w:hAnsi="Cambria Math"/>
          </w:rPr>
          <m:t>∆f</m:t>
        </m:r>
      </m:oMath>
      <w:r w:rsidRPr="00274387">
        <w:rPr>
          <w:rFonts w:eastAsiaTheme="minorEastAsia"/>
        </w:rPr>
        <w:t xml:space="preserve"> and </w:t>
      </w:r>
      <w:r w:rsidR="00D70B5F" w:rsidRPr="00274387">
        <w:rPr>
          <w:rFonts w:eastAsiaTheme="minorEastAsia"/>
        </w:rPr>
        <w:t xml:space="preserve">of </w:t>
      </w:r>
      <w:r w:rsidRPr="00274387">
        <w:rPr>
          <w:rFonts w:eastAsiaTheme="minorEastAsia"/>
        </w:rPr>
        <w:t xml:space="preserve">the reciprocal coordinates of the </w:t>
      </w:r>
      <w:proofErr w:type="gramStart"/>
      <w:r w:rsidRPr="00274387">
        <w:rPr>
          <w:rFonts w:eastAsiaTheme="minorEastAsia"/>
        </w:rPr>
        <w:t xml:space="preserve">image </w:t>
      </w:r>
      <w:proofErr w:type="gramEnd"/>
      <m:oMath>
        <m:sSub>
          <m:sSubPr>
            <m:ctrlPr>
              <w:rPr>
                <w:rFonts w:ascii="Cambria Math" w:hAnsi="Cambria Math"/>
                <w:i/>
              </w:rPr>
            </m:ctrlPr>
          </m:sSubPr>
          <m:e>
            <m:r>
              <m:rPr>
                <m:sty m:val="bi"/>
              </m:rPr>
              <w:rPr>
                <w:rFonts w:ascii="Cambria Math" w:hAnsi="Cambria Math"/>
              </w:rPr>
              <m:t>k</m:t>
            </m:r>
          </m:e>
          <m:sub>
            <m:r>
              <w:rPr>
                <w:rFonts w:ascii="Cambria Math" w:hAnsi="Cambria Math"/>
              </w:rPr>
              <m:t>p</m:t>
            </m:r>
          </m:sub>
        </m:sSub>
      </m:oMath>
      <w:r w:rsidRPr="00274387">
        <w:rPr>
          <w:rFonts w:eastAsiaTheme="minorEastAsia"/>
        </w:rPr>
        <w:t>.  Fig.1</w:t>
      </w:r>
      <w:r w:rsidR="00740A5D">
        <w:rPr>
          <w:rFonts w:eastAsiaTheme="minorEastAsia"/>
        </w:rPr>
        <w:t>4</w:t>
      </w:r>
      <w:r w:rsidRPr="00274387">
        <w:rPr>
          <w:rFonts w:eastAsiaTheme="minorEastAsia"/>
        </w:rPr>
        <w:t xml:space="preserve"> provide</w:t>
      </w:r>
      <w:r w:rsidR="001E14F9">
        <w:rPr>
          <w:rFonts w:eastAsiaTheme="minorEastAsia"/>
        </w:rPr>
        <w:t>s</w:t>
      </w:r>
      <w:r w:rsidRPr="00274387">
        <w:rPr>
          <w:rFonts w:eastAsiaTheme="minorEastAsia"/>
        </w:rPr>
        <w:t xml:space="preserve"> another example to the one shown in the main </w:t>
      </w:r>
      <w:r w:rsidR="001E14F9">
        <w:rPr>
          <w:rFonts w:eastAsiaTheme="minorEastAsia"/>
        </w:rPr>
        <w:t>article</w:t>
      </w:r>
      <w:r w:rsidRPr="00274387">
        <w:rPr>
          <w:rFonts w:eastAsiaTheme="minorEastAsia"/>
        </w:rPr>
        <w:t xml:space="preserve">. The </w:t>
      </w:r>
      <m:oMath>
        <m:sSub>
          <m:sSubPr>
            <m:ctrlPr>
              <w:rPr>
                <w:rFonts w:ascii="Cambria Math" w:hAnsi="Cambria Math"/>
                <w:i/>
                <w:sz w:val="24"/>
                <w:szCs w:val="24"/>
              </w:rPr>
            </m:ctrlPr>
          </m:sSubPr>
          <m:e>
            <m:r>
              <w:rPr>
                <w:rFonts w:ascii="Cambria Math" w:hAnsi="Cambria Math"/>
                <w:sz w:val="24"/>
                <w:szCs w:val="24"/>
              </w:rPr>
              <m:t>iDPC</m:t>
            </m:r>
          </m:e>
          <m:sub>
            <m:r>
              <w:rPr>
                <w:rFonts w:ascii="Cambria Math" w:hAnsi="Cambria Math"/>
                <w:sz w:val="24"/>
                <w:szCs w:val="24"/>
              </w:rPr>
              <m:t>φ</m:t>
            </m:r>
          </m:sub>
        </m:sSub>
      </m:oMath>
      <w:r w:rsidR="001C516E">
        <w:rPr>
          <w:rFonts w:eastAsiaTheme="minorEastAsia"/>
          <w:sz w:val="24"/>
          <w:szCs w:val="24"/>
        </w:rPr>
        <w:t xml:space="preserve"> </w:t>
      </w:r>
      <w:r w:rsidR="001E14F9">
        <w:rPr>
          <w:rFonts w:eastAsiaTheme="minorEastAsia"/>
        </w:rPr>
        <w:t>part is extracted from</w:t>
      </w:r>
      <w:r w:rsidRPr="00274387">
        <w:rPr>
          <w:rFonts w:eastAsiaTheme="minorEastAsia"/>
        </w:rPr>
        <w:t xml:space="preserve"> </w:t>
      </w:r>
      <w:proofErr w:type="spellStart"/>
      <w:r w:rsidRPr="00274387">
        <w:rPr>
          <w:rFonts w:eastAsiaTheme="minorEastAsia"/>
        </w:rPr>
        <w:t>iDPC</w:t>
      </w:r>
      <w:proofErr w:type="spellEnd"/>
      <w:r w:rsidRPr="00274387">
        <w:rPr>
          <w:rFonts w:eastAsiaTheme="minorEastAsia"/>
        </w:rPr>
        <w:t xml:space="preserve"> after removing image shifts between the </w:t>
      </w:r>
      <w:r w:rsidR="00D70B5F" w:rsidRPr="00274387">
        <w:rPr>
          <w:rFonts w:eastAsiaTheme="minorEastAsia"/>
        </w:rPr>
        <w:t xml:space="preserve">4-quadrants images. The </w:t>
      </w:r>
      <m:oMath>
        <m:sSub>
          <m:sSubPr>
            <m:ctrlPr>
              <w:rPr>
                <w:rFonts w:ascii="Cambria Math" w:hAnsi="Cambria Math"/>
                <w:i/>
                <w:sz w:val="24"/>
                <w:szCs w:val="24"/>
              </w:rPr>
            </m:ctrlPr>
          </m:sSubPr>
          <m:e>
            <m:r>
              <w:rPr>
                <w:rFonts w:ascii="Cambria Math" w:hAnsi="Cambria Math"/>
                <w:sz w:val="24"/>
                <w:szCs w:val="24"/>
              </w:rPr>
              <m:t>iDPC</m:t>
            </m:r>
          </m:e>
          <m:sub>
            <m:sSup>
              <m:sSupPr>
                <m:ctrlPr>
                  <w:rPr>
                    <w:rFonts w:ascii="Cambria Math" w:hAnsi="Cambria Math"/>
                    <w:i/>
                    <w:sz w:val="24"/>
                    <w:szCs w:val="24"/>
                  </w:rPr>
                </m:ctrlPr>
              </m:sSupPr>
              <m:e>
                <m:r>
                  <w:rPr>
                    <w:rFonts w:ascii="Cambria Math" w:hAnsi="Cambria Math"/>
                    <w:sz w:val="24"/>
                    <w:szCs w:val="24"/>
                  </w:rPr>
                  <m:t>φ</m:t>
                </m:r>
              </m:e>
              <m:sup>
                <m:r>
                  <w:rPr>
                    <w:rFonts w:ascii="Cambria Math" w:hAnsi="Cambria Math"/>
                    <w:sz w:val="24"/>
                    <w:szCs w:val="24"/>
                  </w:rPr>
                  <m:t>2</m:t>
                </m:r>
              </m:sup>
            </m:sSup>
          </m:sub>
        </m:sSub>
      </m:oMath>
      <w:r w:rsidR="00D70B5F" w:rsidRPr="00274387">
        <w:rPr>
          <w:rFonts w:eastAsiaTheme="minorEastAsia"/>
        </w:rPr>
        <w:t xml:space="preserve"> part </w:t>
      </w:r>
      <w:r w:rsidR="001C516E">
        <w:rPr>
          <w:rFonts w:eastAsiaTheme="minorEastAsia"/>
        </w:rPr>
        <w:t xml:space="preserve">is calculated from the remaining </w:t>
      </w:r>
      <w:proofErr w:type="spellStart"/>
      <w:r w:rsidR="001C516E">
        <w:rPr>
          <w:rFonts w:eastAsiaTheme="minorEastAsia"/>
        </w:rPr>
        <w:t>iDPC</w:t>
      </w:r>
      <w:proofErr w:type="spellEnd"/>
      <w:r w:rsidR="001C516E">
        <w:rPr>
          <w:rFonts w:eastAsiaTheme="minorEastAsia"/>
        </w:rPr>
        <w:t xml:space="preserve"> values and exhibits</w:t>
      </w:r>
      <w:r w:rsidR="00D70B5F" w:rsidRPr="00274387">
        <w:rPr>
          <w:rFonts w:eastAsiaTheme="minorEastAsia"/>
        </w:rPr>
        <w:t xml:space="preserve"> </w:t>
      </w:r>
      <w:r w:rsidR="003E6E0F">
        <w:rPr>
          <w:rFonts w:eastAsiaTheme="minorEastAsia"/>
        </w:rPr>
        <w:t>defocus</w:t>
      </w:r>
      <w:r w:rsidR="00D70B5F" w:rsidRPr="00274387">
        <w:rPr>
          <w:rFonts w:eastAsiaTheme="minorEastAsia"/>
        </w:rPr>
        <w:t xml:space="preserve"> contrast.</w:t>
      </w:r>
      <w:r w:rsidRPr="00274387">
        <w:rPr>
          <w:rFonts w:eastAsiaTheme="minorEastAsia"/>
        </w:rPr>
        <w:t xml:space="preserve"> </w:t>
      </w:r>
    </w:p>
    <w:p w14:paraId="633305BF" w14:textId="5A323626" w:rsidR="002F72F0" w:rsidRDefault="002F72F0" w:rsidP="002F72F0">
      <w:pPr>
        <w:bidi w:val="0"/>
        <w:jc w:val="both"/>
        <w:rPr>
          <w:rFonts w:eastAsiaTheme="minorEastAsia"/>
        </w:rPr>
      </w:pPr>
    </w:p>
    <w:p w14:paraId="348CE836" w14:textId="4BC817B7" w:rsidR="002F72F0" w:rsidRDefault="002F72F0" w:rsidP="002F72F0">
      <w:pPr>
        <w:pStyle w:val="Heading2"/>
        <w:bidi w:val="0"/>
      </w:pPr>
      <w:r>
        <w:t>1</w:t>
      </w:r>
      <w:r w:rsidR="001208FA">
        <w:t>4</w:t>
      </w:r>
      <w:r>
        <w:t>. Calculation of contrast transfer functions (CTF)</w:t>
      </w:r>
    </w:p>
    <w:p w14:paraId="1CB52813" w14:textId="77777777" w:rsidR="002F72F0" w:rsidRDefault="002F72F0" w:rsidP="002F72F0">
      <w:pPr>
        <w:bidi w:val="0"/>
      </w:pPr>
    </w:p>
    <w:p w14:paraId="6CCF2D2D" w14:textId="77777777" w:rsidR="002F72F0" w:rsidRDefault="002F72F0" w:rsidP="002F72F0">
      <w:pPr>
        <w:bidi w:val="0"/>
        <w:jc w:val="both"/>
      </w:pPr>
      <w:r>
        <w:t xml:space="preserve">The CTFs are calculated based on the article by </w:t>
      </w:r>
      <w:proofErr w:type="spellStart"/>
      <w:r>
        <w:t>Lazic</w:t>
      </w:r>
      <w:proofErr w:type="spellEnd"/>
      <w:r>
        <w:t xml:space="preserve"> &amp; Bosch, “Analytical Review of Direct Stem Imaging Techniques for Thin Samples” (2017). The results depend on strict implementation of the various Fourier transforms. Hence we validated that our use of Fast Fourier Transform (FFT) functions were correct using certain sequence of </w:t>
      </w:r>
      <w:proofErr w:type="spellStart"/>
      <w:r w:rsidRPr="00C6692F">
        <w:rPr>
          <w:i/>
          <w:iCs/>
        </w:rPr>
        <w:t>fftshift</w:t>
      </w:r>
      <w:proofErr w:type="spellEnd"/>
      <w:r>
        <w:t xml:space="preserve"> and </w:t>
      </w:r>
      <w:proofErr w:type="spellStart"/>
      <w:r w:rsidRPr="00C6692F">
        <w:rPr>
          <w:i/>
          <w:iCs/>
        </w:rPr>
        <w:t>ifftshift</w:t>
      </w:r>
      <w:proofErr w:type="spellEnd"/>
      <w:r>
        <w:t xml:space="preserve"> functions in </w:t>
      </w:r>
      <w:proofErr w:type="spellStart"/>
      <w:r>
        <w:t>Matlab</w:t>
      </w:r>
      <w:proofErr w:type="spellEnd"/>
      <w:r>
        <w:t>, so the results of the actual theoretical formulas could be reproduced.</w:t>
      </w:r>
    </w:p>
    <w:p w14:paraId="6305141A" w14:textId="77777777" w:rsidR="002F72F0" w:rsidRDefault="002F72F0" w:rsidP="002F72F0">
      <w:pPr>
        <w:bidi w:val="0"/>
        <w:jc w:val="both"/>
      </w:pPr>
      <w:r>
        <w:t>In details,</w:t>
      </w:r>
    </w:p>
    <w:p w14:paraId="54E113EB" w14:textId="77777777" w:rsidR="002F72F0" w:rsidRDefault="002F72F0" w:rsidP="002F72F0">
      <w:pPr>
        <w:bidi w:val="0"/>
        <w:jc w:val="both"/>
      </w:pPr>
      <m:oMath>
        <m:r>
          <m:rPr>
            <m:scr m:val="script"/>
          </m:rPr>
          <w:rPr>
            <w:rFonts w:ascii="Cambria Math" w:hAnsi="Cambria Math"/>
          </w:rPr>
          <m:t>F{</m:t>
        </m:r>
        <m:r>
          <w:rPr>
            <w:rFonts w:ascii="Cambria Math" w:hAnsi="Cambria Math"/>
          </w:rPr>
          <m:t>array}(k)</m:t>
        </m:r>
      </m:oMath>
      <w:r>
        <w:t xml:space="preserve"> =</w:t>
      </w:r>
      <w:r w:rsidRPr="006A15E1">
        <w:t>dr^2*</w:t>
      </w:r>
      <w:proofErr w:type="spellStart"/>
      <w:proofErr w:type="gramStart"/>
      <w:r w:rsidRPr="006A15E1">
        <w:t>ifftshift</w:t>
      </w:r>
      <w:proofErr w:type="spellEnd"/>
      <w:r w:rsidRPr="006A15E1">
        <w:t>(</w:t>
      </w:r>
      <w:proofErr w:type="gramEnd"/>
      <w:r w:rsidRPr="006A15E1">
        <w:t>fft2(</w:t>
      </w:r>
      <w:proofErr w:type="spellStart"/>
      <w:r w:rsidRPr="006A15E1">
        <w:t>fftshift</w:t>
      </w:r>
      <w:proofErr w:type="spellEnd"/>
      <w:r w:rsidRPr="006A15E1">
        <w:t>(array)));</w:t>
      </w:r>
    </w:p>
    <w:p w14:paraId="59C5FC7B" w14:textId="77777777" w:rsidR="002F72F0" w:rsidRDefault="002F72F0" w:rsidP="002F72F0">
      <w:pPr>
        <w:bidi w:val="0"/>
        <w:jc w:val="both"/>
      </w:pPr>
      <m:oMath>
        <m:r>
          <m:rPr>
            <m:scr m:val="script"/>
          </m:rPr>
          <w:rPr>
            <w:rFonts w:ascii="Cambria Math" w:hAnsi="Cambria Math"/>
          </w:rPr>
          <m:t>F{</m:t>
        </m:r>
        <m:r>
          <w:rPr>
            <w:rFonts w:ascii="Cambria Math" w:hAnsi="Cambria Math"/>
          </w:rPr>
          <m:t>array}(r)</m:t>
        </m:r>
      </m:oMath>
      <w:r>
        <w:t xml:space="preserve"> =</w:t>
      </w:r>
      <w:r w:rsidRPr="006A15E1">
        <w:t>dk^2*</w:t>
      </w:r>
      <w:proofErr w:type="spellStart"/>
      <w:proofErr w:type="gramStart"/>
      <w:r w:rsidRPr="006A15E1">
        <w:t>ifftshift</w:t>
      </w:r>
      <w:proofErr w:type="spellEnd"/>
      <w:r w:rsidRPr="006A15E1">
        <w:t>(</w:t>
      </w:r>
      <w:proofErr w:type="gramEnd"/>
      <w:r w:rsidRPr="006A15E1">
        <w:t>fft2(</w:t>
      </w:r>
      <w:proofErr w:type="spellStart"/>
      <w:r w:rsidRPr="006A15E1">
        <w:t>fftshift</w:t>
      </w:r>
      <w:proofErr w:type="spellEnd"/>
      <w:r w:rsidRPr="006A15E1">
        <w:t>(array)));</w:t>
      </w:r>
    </w:p>
    <w:p w14:paraId="1B73D9EC" w14:textId="77777777" w:rsidR="002F72F0" w:rsidRDefault="007C5E07" w:rsidP="002F72F0">
      <w:pPr>
        <w:bidi w:val="0"/>
        <w:jc w:val="both"/>
      </w:pPr>
      <m:oMath>
        <m:sSup>
          <m:sSupPr>
            <m:ctrlPr>
              <w:rPr>
                <w:rFonts w:ascii="Cambria Math" w:hAnsi="Cambria Math"/>
                <w:i/>
              </w:rPr>
            </m:ctrlPr>
          </m:sSupPr>
          <m:e>
            <m:r>
              <m:rPr>
                <m:scr m:val="script"/>
              </m:rPr>
              <w:rPr>
                <w:rFonts w:ascii="Cambria Math" w:hAnsi="Cambria Math"/>
              </w:rPr>
              <m:t>F</m:t>
            </m:r>
          </m:e>
          <m:sup>
            <m:r>
              <w:rPr>
                <w:rFonts w:ascii="Cambria Math" w:hAnsi="Cambria Math"/>
              </w:rPr>
              <m:t>-1</m:t>
            </m:r>
          </m:sup>
        </m:sSup>
        <m:r>
          <w:rPr>
            <w:rFonts w:ascii="Cambria Math" w:hAnsi="Cambria Math"/>
          </w:rPr>
          <m:t>{array}(r)</m:t>
        </m:r>
      </m:oMath>
      <w:r w:rsidR="002F72F0">
        <w:t xml:space="preserve"> =</w:t>
      </w:r>
      <w:r w:rsidR="002F72F0" w:rsidRPr="00176D6E">
        <w:t xml:space="preserve"> dk^2*N^2*</w:t>
      </w:r>
      <w:proofErr w:type="spellStart"/>
      <w:proofErr w:type="gramStart"/>
      <w:r w:rsidR="002F72F0" w:rsidRPr="00176D6E">
        <w:t>ifftshift</w:t>
      </w:r>
      <w:proofErr w:type="spellEnd"/>
      <w:r w:rsidR="002F72F0" w:rsidRPr="00176D6E">
        <w:t>(</w:t>
      </w:r>
      <w:proofErr w:type="gramEnd"/>
      <w:r w:rsidR="002F72F0" w:rsidRPr="00176D6E">
        <w:t>ifft2(</w:t>
      </w:r>
      <w:proofErr w:type="spellStart"/>
      <w:r w:rsidR="002F72F0" w:rsidRPr="00176D6E">
        <w:t>fftshift</w:t>
      </w:r>
      <w:proofErr w:type="spellEnd"/>
      <w:r w:rsidR="002F72F0" w:rsidRPr="00176D6E">
        <w:t>(array)));</w:t>
      </w:r>
    </w:p>
    <w:p w14:paraId="467BE10A" w14:textId="77777777" w:rsidR="002F72F0" w:rsidRDefault="007C5E07" w:rsidP="002F72F0">
      <w:pPr>
        <w:bidi w:val="0"/>
        <w:jc w:val="both"/>
      </w:pPr>
      <m:oMath>
        <m:sSup>
          <m:sSupPr>
            <m:ctrlPr>
              <w:rPr>
                <w:rFonts w:ascii="Cambria Math" w:hAnsi="Cambria Math"/>
                <w:i/>
              </w:rPr>
            </m:ctrlPr>
          </m:sSupPr>
          <m:e>
            <m:r>
              <m:rPr>
                <m:scr m:val="script"/>
              </m:rPr>
              <w:rPr>
                <w:rFonts w:ascii="Cambria Math" w:hAnsi="Cambria Math"/>
              </w:rPr>
              <m:t>F</m:t>
            </m:r>
          </m:e>
          <m:sup>
            <m:r>
              <w:rPr>
                <w:rFonts w:ascii="Cambria Math" w:hAnsi="Cambria Math"/>
              </w:rPr>
              <m:t>-1</m:t>
            </m:r>
          </m:sup>
        </m:sSup>
        <m:r>
          <w:rPr>
            <w:rFonts w:ascii="Cambria Math" w:hAnsi="Cambria Math"/>
          </w:rPr>
          <m:t>{array}(k)</m:t>
        </m:r>
      </m:oMath>
      <w:r w:rsidR="002F72F0">
        <w:t xml:space="preserve"> =</w:t>
      </w:r>
      <w:r w:rsidR="002F72F0" w:rsidRPr="00176D6E">
        <w:t xml:space="preserve"> dr^2*N^2*</w:t>
      </w:r>
      <w:proofErr w:type="spellStart"/>
      <w:proofErr w:type="gramStart"/>
      <w:r w:rsidR="002F72F0" w:rsidRPr="00176D6E">
        <w:t>ifftshift</w:t>
      </w:r>
      <w:proofErr w:type="spellEnd"/>
      <w:r w:rsidR="002F72F0" w:rsidRPr="00176D6E">
        <w:t>(</w:t>
      </w:r>
      <w:proofErr w:type="gramEnd"/>
      <w:r w:rsidR="002F72F0" w:rsidRPr="00176D6E">
        <w:t>ifft2(</w:t>
      </w:r>
      <w:proofErr w:type="spellStart"/>
      <w:r w:rsidR="002F72F0" w:rsidRPr="00176D6E">
        <w:t>fftshift</w:t>
      </w:r>
      <w:proofErr w:type="spellEnd"/>
      <w:r w:rsidR="002F72F0" w:rsidRPr="00176D6E">
        <w:t>(array)));</w:t>
      </w:r>
    </w:p>
    <w:p w14:paraId="19752037" w14:textId="77777777" w:rsidR="002F72F0" w:rsidRDefault="002F72F0" w:rsidP="002F72F0">
      <w:pPr>
        <w:bidi w:val="0"/>
        <w:jc w:val="both"/>
      </w:pPr>
    </w:p>
    <w:p w14:paraId="3D61A0D1" w14:textId="77777777" w:rsidR="002F72F0" w:rsidRDefault="002F72F0" w:rsidP="002F72F0">
      <w:pPr>
        <w:bidi w:val="0"/>
        <w:jc w:val="both"/>
      </w:pPr>
      <w:r>
        <w:t xml:space="preserve">The rest of the code can be found in the </w:t>
      </w:r>
      <w:proofErr w:type="spellStart"/>
      <w:r>
        <w:t>Github</w:t>
      </w:r>
      <w:proofErr w:type="spellEnd"/>
      <w:r>
        <w:t xml:space="preserve"> post-processing folder in the program </w:t>
      </w:r>
      <w:proofErr w:type="spellStart"/>
      <w:r>
        <w:t>CTF_defocus_plots.m</w:t>
      </w:r>
      <w:proofErr w:type="spellEnd"/>
      <w:r>
        <w:t>.</w:t>
      </w:r>
      <w:bookmarkStart w:id="0" w:name="_GoBack"/>
      <w:bookmarkEnd w:id="0"/>
    </w:p>
    <w:p w14:paraId="65634CA9" w14:textId="166BFA04" w:rsidR="002F72F0" w:rsidRDefault="00D71FA7" w:rsidP="00DE2106">
      <w:pPr>
        <w:bidi w:val="0"/>
      </w:pPr>
      <w:r>
        <w:t>Selected results of the CTF as function of k is found in Fig.1</w:t>
      </w:r>
      <w:r w:rsidR="00740A5D">
        <w:t>5</w:t>
      </w:r>
      <w:r>
        <w:t xml:space="preserve">. Results as function of defocus are found in the main article. </w:t>
      </w:r>
      <w:r w:rsidR="002F72F0">
        <w:t xml:space="preserve">  </w:t>
      </w:r>
      <w:r w:rsidR="0091011F">
        <w:t xml:space="preserve">Negative defocus values denote </w:t>
      </w:r>
      <w:proofErr w:type="spellStart"/>
      <w:r w:rsidR="00DE2106">
        <w:t>under</w:t>
      </w:r>
      <w:r w:rsidR="0091011F">
        <w:t>fo</w:t>
      </w:r>
      <w:r w:rsidR="00140526">
        <w:t>cu</w:t>
      </w:r>
      <w:r w:rsidR="0091011F">
        <w:t>s</w:t>
      </w:r>
      <w:proofErr w:type="spellEnd"/>
      <w:r w:rsidR="00140526">
        <w:t>.</w:t>
      </w:r>
    </w:p>
    <w:p w14:paraId="53542C44" w14:textId="77777777" w:rsidR="002F72F0" w:rsidRPr="00274387" w:rsidRDefault="002F72F0" w:rsidP="002F72F0">
      <w:pPr>
        <w:bidi w:val="0"/>
        <w:jc w:val="both"/>
        <w:rPr>
          <w:sz w:val="20"/>
          <w:szCs w:val="20"/>
        </w:rPr>
      </w:pPr>
    </w:p>
    <w:p w14:paraId="426FC9CC" w14:textId="77777777" w:rsidR="003B6060" w:rsidRDefault="00B67514" w:rsidP="003B6060">
      <w:pPr>
        <w:keepNext/>
        <w:bidi w:val="0"/>
      </w:pPr>
      <w:r>
        <w:rPr>
          <w:noProof/>
        </w:rPr>
        <w:lastRenderedPageBreak/>
        <w:drawing>
          <wp:inline distT="0" distB="0" distL="0" distR="0" wp14:anchorId="1596DA1B" wp14:editId="143AB1DD">
            <wp:extent cx="8420257" cy="4250546"/>
            <wp:effectExtent l="8572" t="0" r="0" b="8572"/>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30">
                      <a:extLst>
                        <a:ext uri="{28A0092B-C50C-407E-A947-70E740481C1C}">
                          <a14:useLocalDpi xmlns:a14="http://schemas.microsoft.com/office/drawing/2010/main" val="0"/>
                        </a:ext>
                      </a:extLst>
                    </a:blip>
                    <a:stretch>
                      <a:fillRect/>
                    </a:stretch>
                  </pic:blipFill>
                  <pic:spPr>
                    <a:xfrm rot="5400000">
                      <a:off x="0" y="0"/>
                      <a:ext cx="8420257" cy="4250546"/>
                    </a:xfrm>
                    <a:prstGeom prst="rect">
                      <a:avLst/>
                    </a:prstGeom>
                  </pic:spPr>
                </pic:pic>
              </a:graphicData>
            </a:graphic>
          </wp:inline>
        </w:drawing>
      </w:r>
    </w:p>
    <w:p w14:paraId="0310FF75" w14:textId="72F71BA3" w:rsidR="00D71FA7" w:rsidRDefault="003B6060" w:rsidP="00740A5D">
      <w:pPr>
        <w:pStyle w:val="Caption"/>
        <w:bidi w:val="0"/>
      </w:pPr>
      <w:r>
        <w:t xml:space="preserve">Figure </w:t>
      </w:r>
      <w:r w:rsidR="00261E38">
        <w:rPr>
          <w:noProof/>
        </w:rPr>
        <w:t>1</w:t>
      </w:r>
      <w:r w:rsidR="00740A5D">
        <w:rPr>
          <w:noProof/>
        </w:rPr>
        <w:t>4</w:t>
      </w:r>
      <w:r>
        <w:t xml:space="preserve">. </w:t>
      </w:r>
      <w:r w:rsidRPr="008B2E9B">
        <w:t xml:space="preserve">Separation of </w:t>
      </w:r>
      <w:proofErr w:type="spellStart"/>
      <w:r w:rsidRPr="008B2E9B">
        <w:t>iDPC</w:t>
      </w:r>
      <w:proofErr w:type="spellEnd"/>
      <w:r w:rsidRPr="008B2E9B">
        <w:t xml:space="preserve"> parts reveals a fixed part and defocus contrast part.</w:t>
      </w:r>
    </w:p>
    <w:p w14:paraId="17D63DDF" w14:textId="77777777" w:rsidR="00261E38" w:rsidRDefault="002F72F0" w:rsidP="00261E38">
      <w:pPr>
        <w:pStyle w:val="Caption"/>
        <w:keepNext/>
        <w:bidi w:val="0"/>
      </w:pPr>
      <w:r w:rsidRPr="005804D0">
        <w:lastRenderedPageBreak/>
        <w:t xml:space="preserve"> </w:t>
      </w:r>
      <w:r w:rsidR="00261E38" w:rsidRPr="00261E38">
        <w:rPr>
          <w:noProof/>
        </w:rPr>
        <w:drawing>
          <wp:inline distT="0" distB="0" distL="0" distR="0" wp14:anchorId="04C4EAA3" wp14:editId="2A6CE779">
            <wp:extent cx="2988564" cy="8541026"/>
            <wp:effectExtent l="0" t="0" r="2540" b="0"/>
            <wp:docPr id="2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pic:cNvPicPr>
                  </pic:nvPicPr>
                  <pic:blipFill>
                    <a:blip r:embed="rId31"/>
                    <a:stretch>
                      <a:fillRect/>
                    </a:stretch>
                  </pic:blipFill>
                  <pic:spPr>
                    <a:xfrm>
                      <a:off x="0" y="0"/>
                      <a:ext cx="2994567" cy="8558181"/>
                    </a:xfrm>
                    <a:prstGeom prst="rect">
                      <a:avLst/>
                    </a:prstGeom>
                    <a:solidFill>
                      <a:schemeClr val="bg1"/>
                    </a:solidFill>
                  </pic:spPr>
                </pic:pic>
              </a:graphicData>
            </a:graphic>
          </wp:inline>
        </w:drawing>
      </w:r>
    </w:p>
    <w:p w14:paraId="531CD147" w14:textId="20802B12" w:rsidR="005804D0" w:rsidRPr="00261E38" w:rsidRDefault="00261E38" w:rsidP="00740A5D">
      <w:pPr>
        <w:pStyle w:val="Caption"/>
        <w:bidi w:val="0"/>
        <w:rPr>
          <w:i w:val="0"/>
          <w:iCs w:val="0"/>
        </w:rPr>
      </w:pPr>
      <w:r>
        <w:t>Figure 1</w:t>
      </w:r>
      <w:r w:rsidR="00740A5D">
        <w:t>5</w:t>
      </w:r>
      <w:r>
        <w:t xml:space="preserve">. CTF of first part in </w:t>
      </w:r>
      <w:proofErr w:type="spellStart"/>
      <w:r>
        <w:t>iDPC</w:t>
      </w:r>
      <w:proofErr w:type="spellEnd"/>
      <w:r>
        <w:t xml:space="preserve"> compared to CTF of ADF</w:t>
      </w:r>
    </w:p>
    <w:sectPr w:rsidR="005804D0" w:rsidRPr="00261E38" w:rsidSect="00A21979">
      <w:footerReference w:type="default" r:id="rId32"/>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695603" w14:textId="77777777" w:rsidR="007C5E07" w:rsidRDefault="007C5E07" w:rsidP="00305EC8">
      <w:pPr>
        <w:spacing w:after="0" w:line="240" w:lineRule="auto"/>
      </w:pPr>
      <w:r>
        <w:separator/>
      </w:r>
    </w:p>
  </w:endnote>
  <w:endnote w:type="continuationSeparator" w:id="0">
    <w:p w14:paraId="6DA807D4" w14:textId="77777777" w:rsidR="007C5E07" w:rsidRDefault="007C5E07" w:rsidP="00305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764576459"/>
      <w:docPartObj>
        <w:docPartGallery w:val="Page Numbers (Bottom of Page)"/>
        <w:docPartUnique/>
      </w:docPartObj>
    </w:sdtPr>
    <w:sdtEndPr/>
    <w:sdtContent>
      <w:p w14:paraId="6745A312" w14:textId="39769FED" w:rsidR="00305EC8" w:rsidRDefault="00305EC8">
        <w:pPr>
          <w:pStyle w:val="Footer"/>
          <w:jc w:val="center"/>
        </w:pPr>
        <w:r>
          <w:fldChar w:fldCharType="begin"/>
        </w:r>
        <w:r>
          <w:instrText>PAGE   \* MERGEFORMAT</w:instrText>
        </w:r>
        <w:r>
          <w:fldChar w:fldCharType="separate"/>
        </w:r>
        <w:r w:rsidR="00DE2106" w:rsidRPr="00DE2106">
          <w:rPr>
            <w:noProof/>
            <w:rtl/>
            <w:lang w:val="he-IL"/>
          </w:rPr>
          <w:t>18</w:t>
        </w:r>
        <w:r>
          <w:fldChar w:fldCharType="end"/>
        </w:r>
      </w:p>
    </w:sdtContent>
  </w:sdt>
  <w:p w14:paraId="5CAAED83" w14:textId="77777777" w:rsidR="00305EC8" w:rsidRDefault="00305E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547BD2" w14:textId="77777777" w:rsidR="007C5E07" w:rsidRDefault="007C5E07" w:rsidP="00305EC8">
      <w:pPr>
        <w:spacing w:after="0" w:line="240" w:lineRule="auto"/>
      </w:pPr>
      <w:r>
        <w:separator/>
      </w:r>
    </w:p>
  </w:footnote>
  <w:footnote w:type="continuationSeparator" w:id="0">
    <w:p w14:paraId="40698A7E" w14:textId="77777777" w:rsidR="007C5E07" w:rsidRDefault="007C5E07" w:rsidP="00305EC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2CC5"/>
    <w:rsid w:val="0007301C"/>
    <w:rsid w:val="000854D9"/>
    <w:rsid w:val="00086CF5"/>
    <w:rsid w:val="000F4E22"/>
    <w:rsid w:val="0011160C"/>
    <w:rsid w:val="00112374"/>
    <w:rsid w:val="001208FA"/>
    <w:rsid w:val="00140526"/>
    <w:rsid w:val="0015338F"/>
    <w:rsid w:val="0016068D"/>
    <w:rsid w:val="001649A2"/>
    <w:rsid w:val="0016601C"/>
    <w:rsid w:val="00176D6E"/>
    <w:rsid w:val="00183871"/>
    <w:rsid w:val="00195A4E"/>
    <w:rsid w:val="00196629"/>
    <w:rsid w:val="001A14C9"/>
    <w:rsid w:val="001A56EB"/>
    <w:rsid w:val="001A66DD"/>
    <w:rsid w:val="001C191B"/>
    <w:rsid w:val="001C516E"/>
    <w:rsid w:val="001E14F9"/>
    <w:rsid w:val="001E2539"/>
    <w:rsid w:val="001E347E"/>
    <w:rsid w:val="00253243"/>
    <w:rsid w:val="00261E38"/>
    <w:rsid w:val="00264B55"/>
    <w:rsid w:val="00271A67"/>
    <w:rsid w:val="00274387"/>
    <w:rsid w:val="00292CC5"/>
    <w:rsid w:val="00297E42"/>
    <w:rsid w:val="002B1D98"/>
    <w:rsid w:val="002E0E76"/>
    <w:rsid w:val="002E5633"/>
    <w:rsid w:val="002F72F0"/>
    <w:rsid w:val="00303157"/>
    <w:rsid w:val="00303248"/>
    <w:rsid w:val="00305EC8"/>
    <w:rsid w:val="003440F1"/>
    <w:rsid w:val="003466CC"/>
    <w:rsid w:val="003A5069"/>
    <w:rsid w:val="003B4899"/>
    <w:rsid w:val="003B5AD1"/>
    <w:rsid w:val="003B6060"/>
    <w:rsid w:val="003C4BB1"/>
    <w:rsid w:val="003E6E0F"/>
    <w:rsid w:val="003F4A5C"/>
    <w:rsid w:val="00404854"/>
    <w:rsid w:val="004263DC"/>
    <w:rsid w:val="00443D6E"/>
    <w:rsid w:val="00466944"/>
    <w:rsid w:val="004A714C"/>
    <w:rsid w:val="004D536B"/>
    <w:rsid w:val="004E2435"/>
    <w:rsid w:val="004E6DEB"/>
    <w:rsid w:val="00512231"/>
    <w:rsid w:val="00512FBD"/>
    <w:rsid w:val="005739C1"/>
    <w:rsid w:val="00574408"/>
    <w:rsid w:val="005804D0"/>
    <w:rsid w:val="005A1AE5"/>
    <w:rsid w:val="005C03F1"/>
    <w:rsid w:val="005C39B9"/>
    <w:rsid w:val="005C7516"/>
    <w:rsid w:val="00603AD8"/>
    <w:rsid w:val="006121EA"/>
    <w:rsid w:val="00612287"/>
    <w:rsid w:val="00644417"/>
    <w:rsid w:val="00647799"/>
    <w:rsid w:val="00653E25"/>
    <w:rsid w:val="00654D27"/>
    <w:rsid w:val="00662518"/>
    <w:rsid w:val="006852E0"/>
    <w:rsid w:val="00691DE2"/>
    <w:rsid w:val="00696BD1"/>
    <w:rsid w:val="00697074"/>
    <w:rsid w:val="006A15E1"/>
    <w:rsid w:val="006B476B"/>
    <w:rsid w:val="006E206D"/>
    <w:rsid w:val="006E2BB8"/>
    <w:rsid w:val="006F212D"/>
    <w:rsid w:val="007229B4"/>
    <w:rsid w:val="00740A5D"/>
    <w:rsid w:val="00752153"/>
    <w:rsid w:val="0078410C"/>
    <w:rsid w:val="00784887"/>
    <w:rsid w:val="007A0FD7"/>
    <w:rsid w:val="007A66B2"/>
    <w:rsid w:val="007B5061"/>
    <w:rsid w:val="007B764D"/>
    <w:rsid w:val="007B7AC8"/>
    <w:rsid w:val="007C03E7"/>
    <w:rsid w:val="007C5E07"/>
    <w:rsid w:val="007F1FB4"/>
    <w:rsid w:val="007F2381"/>
    <w:rsid w:val="008031CF"/>
    <w:rsid w:val="00826C75"/>
    <w:rsid w:val="00844B35"/>
    <w:rsid w:val="008628F0"/>
    <w:rsid w:val="00867F68"/>
    <w:rsid w:val="008944A1"/>
    <w:rsid w:val="008A5FCF"/>
    <w:rsid w:val="008B0193"/>
    <w:rsid w:val="008D29F3"/>
    <w:rsid w:val="008D6EAC"/>
    <w:rsid w:val="008E28E5"/>
    <w:rsid w:val="008F0942"/>
    <w:rsid w:val="0091011F"/>
    <w:rsid w:val="00924B16"/>
    <w:rsid w:val="00932420"/>
    <w:rsid w:val="00935C65"/>
    <w:rsid w:val="0094552B"/>
    <w:rsid w:val="00962B08"/>
    <w:rsid w:val="009A0CE1"/>
    <w:rsid w:val="009A454F"/>
    <w:rsid w:val="009B4005"/>
    <w:rsid w:val="009B5B32"/>
    <w:rsid w:val="009E1EAA"/>
    <w:rsid w:val="009E7988"/>
    <w:rsid w:val="00A01921"/>
    <w:rsid w:val="00A11868"/>
    <w:rsid w:val="00A13EA1"/>
    <w:rsid w:val="00A15485"/>
    <w:rsid w:val="00A17146"/>
    <w:rsid w:val="00A21979"/>
    <w:rsid w:val="00A420A1"/>
    <w:rsid w:val="00A72FFD"/>
    <w:rsid w:val="00AA3293"/>
    <w:rsid w:val="00AA3BB2"/>
    <w:rsid w:val="00AA46CC"/>
    <w:rsid w:val="00AB7EEB"/>
    <w:rsid w:val="00AC6566"/>
    <w:rsid w:val="00AD24D6"/>
    <w:rsid w:val="00AD2768"/>
    <w:rsid w:val="00AD2B11"/>
    <w:rsid w:val="00AD66D2"/>
    <w:rsid w:val="00AF0060"/>
    <w:rsid w:val="00B01FA7"/>
    <w:rsid w:val="00B13F7C"/>
    <w:rsid w:val="00B14D1D"/>
    <w:rsid w:val="00B23E29"/>
    <w:rsid w:val="00B424B6"/>
    <w:rsid w:val="00B551A9"/>
    <w:rsid w:val="00B644EF"/>
    <w:rsid w:val="00B65242"/>
    <w:rsid w:val="00B67514"/>
    <w:rsid w:val="00B83C38"/>
    <w:rsid w:val="00B874A0"/>
    <w:rsid w:val="00BA3238"/>
    <w:rsid w:val="00BC436B"/>
    <w:rsid w:val="00BD0C14"/>
    <w:rsid w:val="00C336A1"/>
    <w:rsid w:val="00C40C3B"/>
    <w:rsid w:val="00C40CC0"/>
    <w:rsid w:val="00C6692F"/>
    <w:rsid w:val="00C678AC"/>
    <w:rsid w:val="00C84C47"/>
    <w:rsid w:val="00C91BC7"/>
    <w:rsid w:val="00CB3D4B"/>
    <w:rsid w:val="00CC6EC5"/>
    <w:rsid w:val="00CE2BAE"/>
    <w:rsid w:val="00D0160A"/>
    <w:rsid w:val="00D24195"/>
    <w:rsid w:val="00D42144"/>
    <w:rsid w:val="00D571BE"/>
    <w:rsid w:val="00D627C4"/>
    <w:rsid w:val="00D70B5F"/>
    <w:rsid w:val="00D71FA7"/>
    <w:rsid w:val="00D75468"/>
    <w:rsid w:val="00DB3649"/>
    <w:rsid w:val="00DC1B2F"/>
    <w:rsid w:val="00DD0A48"/>
    <w:rsid w:val="00DD27FB"/>
    <w:rsid w:val="00DE2038"/>
    <w:rsid w:val="00DE2106"/>
    <w:rsid w:val="00DE3C70"/>
    <w:rsid w:val="00E36934"/>
    <w:rsid w:val="00E57A1A"/>
    <w:rsid w:val="00E61B06"/>
    <w:rsid w:val="00E64074"/>
    <w:rsid w:val="00E87CC3"/>
    <w:rsid w:val="00E96CFB"/>
    <w:rsid w:val="00EA4EA2"/>
    <w:rsid w:val="00EA79EE"/>
    <w:rsid w:val="00EC1453"/>
    <w:rsid w:val="00EC289A"/>
    <w:rsid w:val="00EC4EB4"/>
    <w:rsid w:val="00EC619F"/>
    <w:rsid w:val="00ED262A"/>
    <w:rsid w:val="00EE79E0"/>
    <w:rsid w:val="00EF18E5"/>
    <w:rsid w:val="00F03248"/>
    <w:rsid w:val="00F1738A"/>
    <w:rsid w:val="00F1787D"/>
    <w:rsid w:val="00F33FC8"/>
    <w:rsid w:val="00F419E8"/>
    <w:rsid w:val="00F72616"/>
    <w:rsid w:val="00F829F2"/>
    <w:rsid w:val="00FA0F07"/>
    <w:rsid w:val="00FA6389"/>
    <w:rsid w:val="00FB0295"/>
    <w:rsid w:val="00FB1EBE"/>
    <w:rsid w:val="00FC1F9C"/>
    <w:rsid w:val="00FC32F2"/>
    <w:rsid w:val="00FD2923"/>
    <w:rsid w:val="00FE0C63"/>
    <w:rsid w:val="00FE5FD3"/>
    <w:rsid w:val="00FF7132"/>
    <w:rsid w:val="00FF7969"/>
    <w:rsid w:val="1025C930"/>
    <w:rsid w:val="5BC646B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B01B1F"/>
  <w15:chartTrackingRefBased/>
  <w15:docId w15:val="{A0AA72C0-ACEA-4004-BB45-BE79D914F6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uiPriority w:val="9"/>
    <w:qFormat/>
    <w:rsid w:val="00F33FC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33F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852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FC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33FC8"/>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F33F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FC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05EC8"/>
    <w:pPr>
      <w:tabs>
        <w:tab w:val="center" w:pos="4153"/>
        <w:tab w:val="right" w:pos="8306"/>
      </w:tabs>
      <w:spacing w:after="0" w:line="240" w:lineRule="auto"/>
    </w:pPr>
  </w:style>
  <w:style w:type="character" w:customStyle="1" w:styleId="HeaderChar">
    <w:name w:val="Header Char"/>
    <w:basedOn w:val="DefaultParagraphFont"/>
    <w:link w:val="Header"/>
    <w:uiPriority w:val="99"/>
    <w:rsid w:val="00305EC8"/>
  </w:style>
  <w:style w:type="paragraph" w:styleId="Footer">
    <w:name w:val="footer"/>
    <w:basedOn w:val="Normal"/>
    <w:link w:val="FooterChar"/>
    <w:uiPriority w:val="99"/>
    <w:unhideWhenUsed/>
    <w:rsid w:val="00305EC8"/>
    <w:pPr>
      <w:tabs>
        <w:tab w:val="center" w:pos="4153"/>
        <w:tab w:val="right" w:pos="8306"/>
      </w:tabs>
      <w:spacing w:after="0" w:line="240" w:lineRule="auto"/>
    </w:pPr>
  </w:style>
  <w:style w:type="character" w:customStyle="1" w:styleId="FooterChar">
    <w:name w:val="Footer Char"/>
    <w:basedOn w:val="DefaultParagraphFont"/>
    <w:link w:val="Footer"/>
    <w:uiPriority w:val="99"/>
    <w:rsid w:val="00305EC8"/>
  </w:style>
  <w:style w:type="character" w:customStyle="1" w:styleId="Heading3Char">
    <w:name w:val="Heading 3 Char"/>
    <w:basedOn w:val="DefaultParagraphFont"/>
    <w:link w:val="Heading3"/>
    <w:uiPriority w:val="9"/>
    <w:rsid w:val="006852E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FE0C63"/>
    <w:rPr>
      <w:sz w:val="16"/>
      <w:szCs w:val="16"/>
    </w:rPr>
  </w:style>
  <w:style w:type="paragraph" w:styleId="CommentText">
    <w:name w:val="annotation text"/>
    <w:basedOn w:val="Normal"/>
    <w:link w:val="CommentTextChar"/>
    <w:uiPriority w:val="99"/>
    <w:unhideWhenUsed/>
    <w:rsid w:val="00FE0C63"/>
    <w:pPr>
      <w:spacing w:line="240" w:lineRule="auto"/>
    </w:pPr>
    <w:rPr>
      <w:sz w:val="20"/>
      <w:szCs w:val="20"/>
    </w:rPr>
  </w:style>
  <w:style w:type="character" w:customStyle="1" w:styleId="CommentTextChar">
    <w:name w:val="Comment Text Char"/>
    <w:basedOn w:val="DefaultParagraphFont"/>
    <w:link w:val="CommentText"/>
    <w:uiPriority w:val="99"/>
    <w:rsid w:val="00FE0C63"/>
    <w:rPr>
      <w:sz w:val="20"/>
      <w:szCs w:val="20"/>
    </w:rPr>
  </w:style>
  <w:style w:type="paragraph" w:styleId="CommentSubject">
    <w:name w:val="annotation subject"/>
    <w:basedOn w:val="CommentText"/>
    <w:next w:val="CommentText"/>
    <w:link w:val="CommentSubjectChar"/>
    <w:uiPriority w:val="99"/>
    <w:semiHidden/>
    <w:unhideWhenUsed/>
    <w:rsid w:val="00FE0C63"/>
    <w:rPr>
      <w:b/>
      <w:bCs/>
    </w:rPr>
  </w:style>
  <w:style w:type="character" w:customStyle="1" w:styleId="CommentSubjectChar">
    <w:name w:val="Comment Subject Char"/>
    <w:basedOn w:val="CommentTextChar"/>
    <w:link w:val="CommentSubject"/>
    <w:uiPriority w:val="99"/>
    <w:semiHidden/>
    <w:rsid w:val="00FE0C63"/>
    <w:rPr>
      <w:b/>
      <w:bCs/>
      <w:sz w:val="20"/>
      <w:szCs w:val="20"/>
    </w:rPr>
  </w:style>
  <w:style w:type="paragraph" w:styleId="BalloonText">
    <w:name w:val="Balloon Text"/>
    <w:basedOn w:val="Normal"/>
    <w:link w:val="BalloonTextChar"/>
    <w:uiPriority w:val="99"/>
    <w:semiHidden/>
    <w:unhideWhenUsed/>
    <w:rsid w:val="00FE0C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0C63"/>
    <w:rPr>
      <w:rFonts w:ascii="Segoe UI" w:hAnsi="Segoe UI" w:cs="Segoe UI"/>
      <w:sz w:val="18"/>
      <w:szCs w:val="18"/>
    </w:rPr>
  </w:style>
  <w:style w:type="character" w:styleId="Hyperlink">
    <w:name w:val="Hyperlink"/>
    <w:basedOn w:val="DefaultParagraphFont"/>
    <w:uiPriority w:val="99"/>
    <w:unhideWhenUsed/>
    <w:rsid w:val="00B644EF"/>
    <w:rPr>
      <w:color w:val="0563C1" w:themeColor="hyperlink"/>
      <w:u w:val="single"/>
    </w:rPr>
  </w:style>
  <w:style w:type="paragraph" w:styleId="NormalWeb">
    <w:name w:val="Normal (Web)"/>
    <w:basedOn w:val="Normal"/>
    <w:uiPriority w:val="99"/>
    <w:semiHidden/>
    <w:unhideWhenUsed/>
    <w:rsid w:val="008E28E5"/>
    <w:pPr>
      <w:bidi w:val="0"/>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7261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4837153">
      <w:bodyDiv w:val="1"/>
      <w:marLeft w:val="0"/>
      <w:marRight w:val="0"/>
      <w:marTop w:val="0"/>
      <w:marBottom w:val="0"/>
      <w:divBdr>
        <w:top w:val="none" w:sz="0" w:space="0" w:color="auto"/>
        <w:left w:val="none" w:sz="0" w:space="0" w:color="auto"/>
        <w:bottom w:val="none" w:sz="0" w:space="0" w:color="auto"/>
        <w:right w:val="none" w:sz="0" w:space="0" w:color="auto"/>
      </w:divBdr>
    </w:div>
    <w:div w:id="1752310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Pr4Et/SavvyScan" TargetMode="External"/><Relationship Id="rId13" Type="http://schemas.openxmlformats.org/officeDocument/2006/relationships/image" Target="media/image5.png"/><Relationship Id="rId18" Type="http://schemas.openxmlformats.org/officeDocument/2006/relationships/image" Target="media/image9.emf"/><Relationship Id="rId26" Type="http://schemas.openxmlformats.org/officeDocument/2006/relationships/image" Target="media/image14.png"/><Relationship Id="rId3" Type="http://schemas.openxmlformats.org/officeDocument/2006/relationships/webSettings" Target="webSetting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image" Target="media/image10.tif"/><Relationship Id="rId29" Type="http://schemas.openxmlformats.org/officeDocument/2006/relationships/image" Target="media/image19.tif"/><Relationship Id="rId1" Type="http://schemas.openxmlformats.org/officeDocument/2006/relationships/styles" Target="styles.xml"/><Relationship Id="rId6" Type="http://schemas.openxmlformats.org/officeDocument/2006/relationships/hyperlink" Target="https://bio3d.colorado.edu/imod/matlab.html" TargetMode="Externa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image" Target="media/image7.emf"/><Relationship Id="rId23" Type="http://schemas.openxmlformats.org/officeDocument/2006/relationships/image" Target="media/image13.png"/><Relationship Id="rId28" Type="http://schemas.openxmlformats.org/officeDocument/2006/relationships/image" Target="media/image18.tiff"/><Relationship Id="rId10" Type="http://schemas.openxmlformats.org/officeDocument/2006/relationships/image" Target="media/image2.png"/><Relationship Id="rId19" Type="http://schemas.openxmlformats.org/officeDocument/2006/relationships/image" Target="media/image10.emf"/><Relationship Id="rId31" Type="http://schemas.openxmlformats.org/officeDocument/2006/relationships/image" Target="media/image21.png"/><Relationship Id="rId4" Type="http://schemas.openxmlformats.org/officeDocument/2006/relationships/footnotes" Target="footnotes.xml"/><Relationship Id="rId9" Type="http://schemas.openxmlformats.org/officeDocument/2006/relationships/hyperlink" Target="https://zeromq.org" TargetMode="Externa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18</Pages>
  <Words>3999</Words>
  <Characters>22800</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שחר זייפר</dc:creator>
  <cp:keywords/>
  <dc:description/>
  <cp:lastModifiedBy>Shahar Seifer</cp:lastModifiedBy>
  <cp:revision>14</cp:revision>
  <dcterms:created xsi:type="dcterms:W3CDTF">2021-07-05T09:44:00Z</dcterms:created>
  <dcterms:modified xsi:type="dcterms:W3CDTF">2021-07-19T06:52:00Z</dcterms:modified>
</cp:coreProperties>
</file>